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50C6DEF" w14:textId="77777777" w:rsidR="00B16DC8" w:rsidRPr="006E46A6" w:rsidRDefault="00B16DC8" w:rsidP="00B16DC8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Characteristics Associated with Accelerated L</w:t>
      </w:r>
      <w:r w:rsidRPr="006E46A6">
        <w:rPr>
          <w:rFonts w:ascii="Times New Roman" w:hAnsi="Times New Roman" w:cs="Times New Roman"/>
          <w:b/>
          <w:sz w:val="24"/>
          <w:szCs w:val="24"/>
        </w:rPr>
        <w:t xml:space="preserve">ung Function Decline in a Primary Care Population </w:t>
      </w:r>
      <w:r>
        <w:rPr>
          <w:rFonts w:ascii="Times New Roman" w:hAnsi="Times New Roman" w:cs="Times New Roman"/>
          <w:b/>
          <w:sz w:val="24"/>
          <w:szCs w:val="24"/>
        </w:rPr>
        <w:t>with</w:t>
      </w:r>
      <w:r w:rsidRPr="006E46A6">
        <w:rPr>
          <w:rFonts w:ascii="Times New Roman" w:hAnsi="Times New Roman" w:cs="Times New Roman"/>
          <w:b/>
          <w:sz w:val="24"/>
          <w:szCs w:val="24"/>
        </w:rPr>
        <w:t xml:space="preserve"> Chronic Obstructive Pulmonary Disease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2090E5BC" w14:textId="77777777" w:rsidR="00AB5F0B" w:rsidRDefault="00AB5F0B">
      <w:pPr>
        <w:rPr>
          <w:rFonts w:ascii="Times New Roman" w:hAnsi="Times New Roman" w:cs="Times New Roman"/>
          <w:b/>
          <w:sz w:val="32"/>
        </w:rPr>
      </w:pPr>
    </w:p>
    <w:p w14:paraId="71CA3017" w14:textId="77777777" w:rsidR="00F63F29" w:rsidRDefault="00AB5F0B" w:rsidP="00AB5F0B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B5F0B">
        <w:rPr>
          <w:rFonts w:ascii="Times New Roman" w:hAnsi="Times New Roman" w:cs="Times New Roman"/>
          <w:b/>
          <w:sz w:val="24"/>
          <w:szCs w:val="24"/>
        </w:rPr>
        <w:t>Supplementary material</w:t>
      </w:r>
    </w:p>
    <w:p w14:paraId="74A3D78A" w14:textId="77777777" w:rsidR="00AB5F0B" w:rsidRPr="00AB5F0B" w:rsidRDefault="00AB5F0B" w:rsidP="00AB5F0B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n-GB"/>
        </w:rPr>
        <w:id w:val="-1014385958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4C90CCA2" w14:textId="77777777" w:rsidR="00F63F29" w:rsidRPr="00AB5F0B" w:rsidRDefault="00F63F29">
          <w:pPr>
            <w:pStyle w:val="TOCHeading"/>
            <w:rPr>
              <w:rFonts w:ascii="Times New Roman" w:hAnsi="Times New Roman" w:cs="Times New Roman"/>
              <w:sz w:val="24"/>
            </w:rPr>
          </w:pPr>
          <w:r w:rsidRPr="00AB5F0B">
            <w:rPr>
              <w:rFonts w:ascii="Times New Roman" w:hAnsi="Times New Roman" w:cs="Times New Roman"/>
              <w:sz w:val="24"/>
            </w:rPr>
            <w:t>Conte</w:t>
          </w:r>
          <w:bookmarkStart w:id="0" w:name="_GoBack"/>
          <w:bookmarkEnd w:id="0"/>
          <w:r w:rsidRPr="00AB5F0B">
            <w:rPr>
              <w:rFonts w:ascii="Times New Roman" w:hAnsi="Times New Roman" w:cs="Times New Roman"/>
              <w:sz w:val="24"/>
            </w:rPr>
            <w:t>nts</w:t>
          </w:r>
          <w:r w:rsidR="00AB5F0B">
            <w:rPr>
              <w:rFonts w:ascii="Times New Roman" w:hAnsi="Times New Roman" w:cs="Times New Roman"/>
              <w:sz w:val="24"/>
            </w:rPr>
            <w:br/>
          </w:r>
        </w:p>
        <w:p w14:paraId="56DFA83A" w14:textId="36A7E90D" w:rsidR="00DA544B" w:rsidRDefault="00F63F29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GB"/>
            </w:rPr>
          </w:pPr>
          <w:r w:rsidRPr="00AB5F0B">
            <w:rPr>
              <w:rFonts w:ascii="Times New Roman" w:hAnsi="Times New Roman" w:cs="Times New Roman"/>
              <w:bCs/>
              <w:noProof/>
            </w:rPr>
            <w:fldChar w:fldCharType="begin"/>
          </w:r>
          <w:r w:rsidRPr="00AB5F0B">
            <w:rPr>
              <w:rFonts w:ascii="Times New Roman" w:hAnsi="Times New Roman" w:cs="Times New Roman"/>
              <w:bCs/>
              <w:noProof/>
            </w:rPr>
            <w:instrText xml:space="preserve"> TOC \o "1-3" \h \z \u </w:instrText>
          </w:r>
          <w:r w:rsidRPr="00AB5F0B">
            <w:rPr>
              <w:rFonts w:ascii="Times New Roman" w:hAnsi="Times New Roman" w:cs="Times New Roman"/>
              <w:bCs/>
              <w:noProof/>
            </w:rPr>
            <w:fldChar w:fldCharType="separate"/>
          </w:r>
          <w:hyperlink w:anchor="_Toc54365210" w:history="1">
            <w:r w:rsidR="00DA544B" w:rsidRPr="00827FD2">
              <w:rPr>
                <w:rStyle w:val="Hyperlink"/>
                <w:rFonts w:ascii="Times New Roman" w:hAnsi="Times New Roman" w:cs="Times New Roman"/>
                <w:b/>
                <w:noProof/>
              </w:rPr>
              <w:t>Definition of Baseline Variables</w:t>
            </w:r>
            <w:r w:rsidR="00DA544B">
              <w:rPr>
                <w:noProof/>
                <w:webHidden/>
              </w:rPr>
              <w:tab/>
            </w:r>
            <w:r w:rsidR="00DA544B">
              <w:rPr>
                <w:noProof/>
                <w:webHidden/>
              </w:rPr>
              <w:fldChar w:fldCharType="begin"/>
            </w:r>
            <w:r w:rsidR="00DA544B">
              <w:rPr>
                <w:noProof/>
                <w:webHidden/>
              </w:rPr>
              <w:instrText xml:space="preserve"> PAGEREF _Toc54365210 \h </w:instrText>
            </w:r>
            <w:r w:rsidR="00DA544B">
              <w:rPr>
                <w:noProof/>
                <w:webHidden/>
              </w:rPr>
            </w:r>
            <w:r w:rsidR="00DA544B">
              <w:rPr>
                <w:noProof/>
                <w:webHidden/>
              </w:rPr>
              <w:fldChar w:fldCharType="separate"/>
            </w:r>
            <w:r w:rsidR="00DA544B">
              <w:rPr>
                <w:noProof/>
                <w:webHidden/>
              </w:rPr>
              <w:t>2</w:t>
            </w:r>
            <w:r w:rsidR="00DA544B">
              <w:rPr>
                <w:noProof/>
                <w:webHidden/>
              </w:rPr>
              <w:fldChar w:fldCharType="end"/>
            </w:r>
          </w:hyperlink>
        </w:p>
        <w:p w14:paraId="5D458F50" w14:textId="32336356" w:rsidR="00DA544B" w:rsidRDefault="00DA544B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GB"/>
            </w:rPr>
          </w:pPr>
          <w:hyperlink w:anchor="_Toc54365211" w:history="1">
            <w:r w:rsidRPr="00827FD2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Figure E1:</w:t>
            </w:r>
            <w:r w:rsidRPr="00827FD2">
              <w:rPr>
                <w:rStyle w:val="Hyperlink"/>
                <w:rFonts w:ascii="Times New Roman" w:hAnsi="Times New Roman" w:cs="Times New Roman"/>
                <w:noProof/>
              </w:rPr>
              <w:t xml:space="preserve"> Total number of spirometry measurements identified over patient follow-u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3652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97CC86" w14:textId="287A393D" w:rsidR="00DA544B" w:rsidRDefault="00DA544B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GB"/>
            </w:rPr>
          </w:pPr>
          <w:hyperlink w:anchor="_Toc54365212" w:history="1">
            <w:r w:rsidRPr="00827FD2">
              <w:rPr>
                <w:rStyle w:val="Hyperlink"/>
                <w:rFonts w:ascii="Times New Roman" w:hAnsi="Times New Roman" w:cs="Times New Roman"/>
                <w:b/>
                <w:noProof/>
              </w:rPr>
              <w:t xml:space="preserve">Table E1: </w:t>
            </w:r>
            <w:r w:rsidRPr="00827FD2">
              <w:rPr>
                <w:rStyle w:val="Hyperlink"/>
                <w:rFonts w:ascii="Times New Roman" w:hAnsi="Times New Roman" w:cs="Times New Roman"/>
                <w:bCs/>
                <w:noProof/>
              </w:rPr>
              <w:t>Univariate associations between baseline characteristics and accelerated FEV</w:t>
            </w:r>
            <w:r w:rsidRPr="00827FD2">
              <w:rPr>
                <w:rStyle w:val="Hyperlink"/>
                <w:rFonts w:ascii="Times New Roman" w:hAnsi="Times New Roman" w:cs="Times New Roman"/>
                <w:bCs/>
                <w:noProof/>
                <w:vertAlign w:val="subscript"/>
              </w:rPr>
              <w:t>1</w:t>
            </w:r>
            <w:r w:rsidRPr="00827FD2">
              <w:rPr>
                <w:rStyle w:val="Hyperlink"/>
                <w:rFonts w:ascii="Times New Roman" w:hAnsi="Times New Roman" w:cs="Times New Roman"/>
                <w:bCs/>
                <w:noProof/>
              </w:rPr>
              <w:t xml:space="preserve"> and FVC declin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3652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8E1010" w14:textId="737D2F4F" w:rsidR="00DA544B" w:rsidRDefault="00DA544B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GB"/>
            </w:rPr>
          </w:pPr>
          <w:hyperlink w:anchor="_Toc54365213" w:history="1">
            <w:r w:rsidRPr="00827FD2">
              <w:rPr>
                <w:rStyle w:val="Hyperlink"/>
                <w:rFonts w:ascii="Times New Roman" w:hAnsi="Times New Roman" w:cs="Times New Roman"/>
                <w:b/>
                <w:noProof/>
              </w:rPr>
              <w:t>Table E2</w:t>
            </w:r>
            <w:r w:rsidRPr="00827FD2">
              <w:rPr>
                <w:rStyle w:val="Hyperlink"/>
                <w:rFonts w:ascii="Times New Roman" w:hAnsi="Times New Roman" w:cs="Times New Roman"/>
                <w:noProof/>
              </w:rPr>
              <w:t>: Baseline characteristics associated with accelerated lung function decline defined using median rate of decline. Numbers are adjusted OR (95% CI)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3652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0B186B" w14:textId="4FC61534" w:rsidR="00DA544B" w:rsidRDefault="00DA544B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GB"/>
            </w:rPr>
          </w:pPr>
          <w:hyperlink w:anchor="_Toc54365214" w:history="1">
            <w:r w:rsidRPr="00827FD2">
              <w:rPr>
                <w:rStyle w:val="Hyperlink"/>
                <w:rFonts w:ascii="Times New Roman" w:hAnsi="Times New Roman" w:cs="Times New Roman"/>
                <w:b/>
                <w:noProof/>
              </w:rPr>
              <w:t>Table E3</w:t>
            </w:r>
            <w:r w:rsidRPr="00827FD2">
              <w:rPr>
                <w:rStyle w:val="Hyperlink"/>
                <w:rFonts w:ascii="Times New Roman" w:hAnsi="Times New Roman" w:cs="Times New Roman"/>
                <w:noProof/>
              </w:rPr>
              <w:t>: Baseline characteristics associated with accelerated lung function decline defined using -40ml/year. Numbers are adjusted OR (95% CI)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3652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FB49C36" w14:textId="49117594" w:rsidR="00DA544B" w:rsidRDefault="00DA544B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GB"/>
            </w:rPr>
          </w:pPr>
          <w:hyperlink w:anchor="_Toc54365215" w:history="1">
            <w:r w:rsidRPr="00827FD2">
              <w:rPr>
                <w:rStyle w:val="Hyperlink"/>
                <w:rFonts w:ascii="Times New Roman" w:hAnsi="Times New Roman" w:cs="Times New Roman"/>
                <w:b/>
                <w:noProof/>
              </w:rPr>
              <w:t>Table E4</w:t>
            </w:r>
            <w:r w:rsidRPr="00827FD2">
              <w:rPr>
                <w:rStyle w:val="Hyperlink"/>
                <w:rFonts w:ascii="Times New Roman" w:hAnsi="Times New Roman" w:cs="Times New Roman"/>
                <w:noProof/>
              </w:rPr>
              <w:t>: Baseline characteristics of patients included in sensitivity cohorts. Numbers are n(%) or median(IQR)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3652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ED98734" w14:textId="30424630" w:rsidR="00DA544B" w:rsidRDefault="00DA544B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GB"/>
            </w:rPr>
          </w:pPr>
          <w:hyperlink w:anchor="_Toc54365216" w:history="1">
            <w:r w:rsidRPr="00827FD2">
              <w:rPr>
                <w:rStyle w:val="Hyperlink"/>
                <w:rFonts w:ascii="Times New Roman" w:hAnsi="Times New Roman" w:cs="Times New Roman"/>
                <w:b/>
                <w:noProof/>
              </w:rPr>
              <w:t>Table E5</w:t>
            </w:r>
            <w:r w:rsidRPr="00827FD2">
              <w:rPr>
                <w:rStyle w:val="Hyperlink"/>
                <w:rFonts w:ascii="Times New Roman" w:hAnsi="Times New Roman" w:cs="Times New Roman"/>
                <w:noProof/>
              </w:rPr>
              <w:t>: Baseline characteristics associated with accelerated decline in sensitivity cohorts defined using the fastest quartile of decline. Numbers are adjusted OR (95% CI)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3652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A24A996" w14:textId="55DCE2D9" w:rsidR="00DA544B" w:rsidRDefault="00DA544B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GB"/>
            </w:rPr>
          </w:pPr>
          <w:hyperlink w:anchor="_Toc54365217" w:history="1">
            <w:r w:rsidRPr="00827FD2">
              <w:rPr>
                <w:rStyle w:val="Hyperlink"/>
                <w:rFonts w:ascii="Times New Roman" w:hAnsi="Times New Roman" w:cs="Times New Roman"/>
                <w:b/>
                <w:noProof/>
              </w:rPr>
              <w:t>Table E6</w:t>
            </w:r>
            <w:r w:rsidRPr="00827FD2">
              <w:rPr>
                <w:rStyle w:val="Hyperlink"/>
                <w:rFonts w:ascii="Times New Roman" w:hAnsi="Times New Roman" w:cs="Times New Roman"/>
                <w:noProof/>
              </w:rPr>
              <w:t>: Baseline characteristics associated with accelerated decline in sensitivity cohorts defined using median decline. Numbers are adjusted OR (95% CI)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3652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8AB536" w14:textId="4B0E6C93" w:rsidR="00DA544B" w:rsidRDefault="00DA544B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GB"/>
            </w:rPr>
          </w:pPr>
          <w:hyperlink w:anchor="_Toc54365218" w:history="1">
            <w:r w:rsidRPr="00827FD2">
              <w:rPr>
                <w:rStyle w:val="Hyperlink"/>
                <w:rFonts w:ascii="Times New Roman" w:hAnsi="Times New Roman" w:cs="Times New Roman"/>
                <w:b/>
                <w:noProof/>
              </w:rPr>
              <w:t>Figure E2</w:t>
            </w:r>
            <w:r w:rsidRPr="00827FD2">
              <w:rPr>
                <w:rStyle w:val="Hyperlink"/>
                <w:rFonts w:ascii="Times New Roman" w:hAnsi="Times New Roman" w:cs="Times New Roman"/>
                <w:noProof/>
              </w:rPr>
              <w:t>: Summary of significant associations between baseline characteristics and lung function</w:t>
            </w:r>
            <w:r w:rsidRPr="00827FD2">
              <w:rPr>
                <w:rStyle w:val="Hyperlink"/>
                <w:rFonts w:ascii="Times New Roman" w:hAnsi="Times New Roman" w:cs="Times New Roman"/>
                <w:noProof/>
                <w:vertAlign w:val="subscript"/>
              </w:rPr>
              <w:t xml:space="preserve"> </w:t>
            </w:r>
            <w:r w:rsidRPr="00827FD2">
              <w:rPr>
                <w:rStyle w:val="Hyperlink"/>
                <w:rFonts w:ascii="Times New Roman" w:hAnsi="Times New Roman" w:cs="Times New Roman"/>
                <w:noProof/>
              </w:rPr>
              <w:t>declin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3652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82713A" w14:textId="0356AAAB" w:rsidR="00F63F29" w:rsidRDefault="00F63F29">
          <w:r w:rsidRPr="00AB5F0B">
            <w:rPr>
              <w:rFonts w:ascii="Times New Roman" w:hAnsi="Times New Roman" w:cs="Times New Roman"/>
              <w:bCs/>
              <w:noProof/>
            </w:rPr>
            <w:fldChar w:fldCharType="end"/>
          </w:r>
        </w:p>
      </w:sdtContent>
    </w:sdt>
    <w:p w14:paraId="6A3E84A7" w14:textId="77777777" w:rsidR="00F63F29" w:rsidRDefault="00F63F29"/>
    <w:p w14:paraId="7B73D88D" w14:textId="77777777" w:rsidR="00F63F29" w:rsidRDefault="00F63F29"/>
    <w:p w14:paraId="264789EB" w14:textId="77777777" w:rsidR="00F63F29" w:rsidRDefault="00F63F29"/>
    <w:p w14:paraId="2182B70B" w14:textId="77777777" w:rsidR="00F63F29" w:rsidRDefault="00F63F29"/>
    <w:p w14:paraId="2436E854" w14:textId="77777777" w:rsidR="00A93233" w:rsidRDefault="00A93233"/>
    <w:p w14:paraId="697BB3EF" w14:textId="77777777" w:rsidR="00A93233" w:rsidRDefault="00A93233"/>
    <w:p w14:paraId="49B2B45C" w14:textId="77777777" w:rsidR="00A93233" w:rsidRDefault="00A93233"/>
    <w:p w14:paraId="67BE13C6" w14:textId="77777777" w:rsidR="00A93233" w:rsidRDefault="00A93233"/>
    <w:p w14:paraId="2EB4DD17" w14:textId="77777777" w:rsidR="00F63F29" w:rsidRDefault="00F63F29"/>
    <w:p w14:paraId="6B9288C1" w14:textId="77777777" w:rsidR="0059055F" w:rsidRDefault="0059055F"/>
    <w:p w14:paraId="6F95464D" w14:textId="77777777" w:rsidR="0059055F" w:rsidRDefault="0059055F"/>
    <w:p w14:paraId="4CB6F148" w14:textId="77777777" w:rsidR="00F63F29" w:rsidRDefault="00F63F29"/>
    <w:p w14:paraId="215333FF" w14:textId="77777777" w:rsidR="00F63F29" w:rsidRDefault="00F63F29"/>
    <w:p w14:paraId="0FFE7324" w14:textId="1A52771C" w:rsidR="006E0E49" w:rsidRDefault="006E0E49" w:rsidP="00B05D9B">
      <w:pPr>
        <w:pStyle w:val="Heading1"/>
        <w:rPr>
          <w:rFonts w:ascii="Times New Roman" w:hAnsi="Times New Roman" w:cs="Times New Roman"/>
          <w:b/>
          <w:color w:val="auto"/>
          <w:sz w:val="22"/>
        </w:rPr>
      </w:pPr>
      <w:bookmarkStart w:id="1" w:name="_Toc54365210"/>
      <w:r>
        <w:rPr>
          <w:rFonts w:ascii="Times New Roman" w:hAnsi="Times New Roman" w:cs="Times New Roman"/>
          <w:b/>
          <w:color w:val="auto"/>
          <w:sz w:val="22"/>
        </w:rPr>
        <w:t xml:space="preserve">Definition of </w:t>
      </w:r>
      <w:r w:rsidR="0059055F">
        <w:rPr>
          <w:rFonts w:ascii="Times New Roman" w:hAnsi="Times New Roman" w:cs="Times New Roman"/>
          <w:b/>
          <w:color w:val="auto"/>
          <w:sz w:val="22"/>
        </w:rPr>
        <w:t xml:space="preserve">Baseline </w:t>
      </w:r>
      <w:r>
        <w:rPr>
          <w:rFonts w:ascii="Times New Roman" w:hAnsi="Times New Roman" w:cs="Times New Roman"/>
          <w:b/>
          <w:color w:val="auto"/>
          <w:sz w:val="22"/>
        </w:rPr>
        <w:t>Variables</w:t>
      </w:r>
      <w:bookmarkEnd w:id="1"/>
      <w:r>
        <w:rPr>
          <w:rFonts w:ascii="Times New Roman" w:hAnsi="Times New Roman" w:cs="Times New Roman"/>
          <w:b/>
          <w:color w:val="auto"/>
          <w:sz w:val="22"/>
        </w:rPr>
        <w:t xml:space="preserve"> </w:t>
      </w:r>
      <w:r w:rsidR="008666A1">
        <w:rPr>
          <w:rFonts w:ascii="Times New Roman" w:hAnsi="Times New Roman" w:cs="Times New Roman"/>
          <w:b/>
          <w:color w:val="auto"/>
          <w:sz w:val="22"/>
        </w:rPr>
        <w:br/>
      </w:r>
    </w:p>
    <w:p w14:paraId="2F93D3B7" w14:textId="77777777" w:rsidR="006E0E49" w:rsidRPr="00955A42" w:rsidRDefault="006E0E49" w:rsidP="006E0E49">
      <w:pPr>
        <w:rPr>
          <w:rFonts w:ascii="Times New Roman" w:hAnsi="Times New Roman" w:cs="Times New Roman"/>
        </w:rPr>
      </w:pPr>
      <w:r w:rsidRPr="00955A42">
        <w:rPr>
          <w:rFonts w:ascii="Times New Roman" w:hAnsi="Times New Roman" w:cs="Times New Roman"/>
        </w:rPr>
        <w:t xml:space="preserve">Exposures included baseline patient characteristics such as patient demographics, symptoms, comorbidities, COPD severity, and COPD medication. Patient demographics included age at start of follow-up, gender, ethnicity, and socioeconomic status through the Index of Multiple Deprivation (IMD) where 1 was the most deprived and 5 was the least deprived. Smoking status (current or ex) was defined as the closest smoking status recorded to the start of follow-up. </w:t>
      </w:r>
    </w:p>
    <w:p w14:paraId="552DF0B1" w14:textId="77777777" w:rsidR="006E0E49" w:rsidRPr="00955A42" w:rsidRDefault="006E0E49" w:rsidP="006E0E49">
      <w:pPr>
        <w:rPr>
          <w:rFonts w:ascii="Times New Roman" w:hAnsi="Times New Roman" w:cs="Times New Roman"/>
        </w:rPr>
      </w:pPr>
      <w:r w:rsidRPr="00955A42">
        <w:rPr>
          <w:rFonts w:ascii="Times New Roman" w:hAnsi="Times New Roman" w:cs="Times New Roman"/>
        </w:rPr>
        <w:t xml:space="preserve">Symptoms included self-reported breathlessness, chronic cough, and sputum production in a </w:t>
      </w:r>
      <w:proofErr w:type="gramStart"/>
      <w:r w:rsidRPr="00955A42">
        <w:rPr>
          <w:rFonts w:ascii="Times New Roman" w:hAnsi="Times New Roman" w:cs="Times New Roman"/>
        </w:rPr>
        <w:t>3 year</w:t>
      </w:r>
      <w:proofErr w:type="gramEnd"/>
      <w:r w:rsidRPr="00955A42">
        <w:rPr>
          <w:rFonts w:ascii="Times New Roman" w:hAnsi="Times New Roman" w:cs="Times New Roman"/>
        </w:rPr>
        <w:t xml:space="preserve"> period prior to the start of follow-up.</w:t>
      </w:r>
    </w:p>
    <w:p w14:paraId="5E778EA4" w14:textId="77777777" w:rsidR="006E0E49" w:rsidRPr="00955A42" w:rsidRDefault="006E0E49" w:rsidP="006E0E49">
      <w:pPr>
        <w:rPr>
          <w:rFonts w:ascii="Times New Roman" w:hAnsi="Times New Roman" w:cs="Times New Roman"/>
        </w:rPr>
      </w:pPr>
      <w:r w:rsidRPr="00955A42">
        <w:rPr>
          <w:rFonts w:ascii="Times New Roman" w:hAnsi="Times New Roman" w:cs="Times New Roman"/>
        </w:rPr>
        <w:t xml:space="preserve">History of comorbidities included myocardial infarction (MI), ischaemic stroke, lung cancer, and bronchiectasis which were defined as ever having the event. Heart failure (HF), Gastro-oesophageal reflux disease (GORD), anxiety, and depression were defined as having an even recorded 3 years prior to the start of follow-up. </w:t>
      </w:r>
      <w:bookmarkStart w:id="2" w:name="_Hlk54177083"/>
      <w:r w:rsidRPr="00955A42">
        <w:rPr>
          <w:rFonts w:ascii="Times New Roman" w:hAnsi="Times New Roman" w:cs="Times New Roman"/>
          <w:color w:val="FF0000"/>
          <w:highlight w:val="yellow"/>
        </w:rPr>
        <w:t>History of asthma was defined as having asthma recoded any time prior to 2 years before start of follow-up</w:t>
      </w:r>
      <w:r w:rsidRPr="00955A42">
        <w:rPr>
          <w:rFonts w:ascii="Times New Roman" w:hAnsi="Times New Roman" w:cs="Times New Roman"/>
          <w:color w:val="FF0000"/>
        </w:rPr>
        <w:t xml:space="preserve">. </w:t>
      </w:r>
      <w:bookmarkEnd w:id="2"/>
      <w:r w:rsidRPr="00955A42">
        <w:rPr>
          <w:rFonts w:ascii="Times New Roman" w:hAnsi="Times New Roman" w:cs="Times New Roman"/>
        </w:rPr>
        <w:t>BMI was defined using the closest height and weight to start of follow-up within a 5 year period (3 years prior and 2 year after start of follow-up) and categorised as normal weight (18.5-25kg/m</w:t>
      </w:r>
      <w:r w:rsidRPr="00955A42">
        <w:rPr>
          <w:rFonts w:ascii="Times New Roman" w:hAnsi="Times New Roman" w:cs="Times New Roman"/>
          <w:vertAlign w:val="superscript"/>
        </w:rPr>
        <w:t>2</w:t>
      </w:r>
      <w:r w:rsidRPr="00955A42">
        <w:rPr>
          <w:rFonts w:ascii="Times New Roman" w:hAnsi="Times New Roman" w:cs="Times New Roman"/>
        </w:rPr>
        <w:t>), underweight (&lt;18.5kg/m</w:t>
      </w:r>
      <w:r w:rsidRPr="00955A42">
        <w:rPr>
          <w:rFonts w:ascii="Times New Roman" w:hAnsi="Times New Roman" w:cs="Times New Roman"/>
          <w:vertAlign w:val="superscript"/>
        </w:rPr>
        <w:t>2</w:t>
      </w:r>
      <w:r w:rsidRPr="00955A42">
        <w:rPr>
          <w:rFonts w:ascii="Times New Roman" w:hAnsi="Times New Roman" w:cs="Times New Roman"/>
        </w:rPr>
        <w:t>), overweight (25-30kg/m</w:t>
      </w:r>
      <w:r w:rsidRPr="00955A42">
        <w:rPr>
          <w:rFonts w:ascii="Times New Roman" w:hAnsi="Times New Roman" w:cs="Times New Roman"/>
          <w:vertAlign w:val="superscript"/>
        </w:rPr>
        <w:t>2</w:t>
      </w:r>
      <w:r w:rsidRPr="00955A42">
        <w:rPr>
          <w:rFonts w:ascii="Times New Roman" w:hAnsi="Times New Roman" w:cs="Times New Roman"/>
        </w:rPr>
        <w:t>), and obese (≥30kg/m</w:t>
      </w:r>
      <w:r w:rsidRPr="00955A42">
        <w:rPr>
          <w:rFonts w:ascii="Times New Roman" w:hAnsi="Times New Roman" w:cs="Times New Roman"/>
          <w:vertAlign w:val="superscript"/>
        </w:rPr>
        <w:t>2</w:t>
      </w:r>
      <w:r w:rsidRPr="00955A42">
        <w:rPr>
          <w:rFonts w:ascii="Times New Roman" w:hAnsi="Times New Roman" w:cs="Times New Roman"/>
        </w:rPr>
        <w:t xml:space="preserve">). </w:t>
      </w:r>
    </w:p>
    <w:p w14:paraId="2BA80957" w14:textId="77777777" w:rsidR="006E0E49" w:rsidRPr="00955A42" w:rsidRDefault="006E0E49" w:rsidP="006E0E49">
      <w:pPr>
        <w:rPr>
          <w:rFonts w:ascii="Times New Roman" w:hAnsi="Times New Roman" w:cs="Times New Roman"/>
        </w:rPr>
      </w:pPr>
      <w:r w:rsidRPr="00955A42">
        <w:rPr>
          <w:rFonts w:ascii="Times New Roman" w:hAnsi="Times New Roman" w:cs="Times New Roman"/>
        </w:rPr>
        <w:t xml:space="preserve">COPD severity included MRC dyspnoea score which was defined as the closest MRC to the start of follow-up within a </w:t>
      </w:r>
      <w:proofErr w:type="gramStart"/>
      <w:r w:rsidRPr="00955A42">
        <w:rPr>
          <w:rFonts w:ascii="Times New Roman" w:hAnsi="Times New Roman" w:cs="Times New Roman"/>
        </w:rPr>
        <w:t>5 year</w:t>
      </w:r>
      <w:proofErr w:type="gramEnd"/>
      <w:r w:rsidRPr="00955A42">
        <w:rPr>
          <w:rFonts w:ascii="Times New Roman" w:hAnsi="Times New Roman" w:cs="Times New Roman"/>
        </w:rPr>
        <w:t xml:space="preserve"> period (3 years prior and 2 years after the start of follow-up). Airflow obstruction was defined using patients’ first FEV</w:t>
      </w:r>
      <w:r w:rsidRPr="00955A42">
        <w:rPr>
          <w:rFonts w:ascii="Times New Roman" w:hAnsi="Times New Roman" w:cs="Times New Roman"/>
          <w:vertAlign w:val="subscript"/>
        </w:rPr>
        <w:t>1</w:t>
      </w:r>
      <w:r w:rsidRPr="00955A42">
        <w:rPr>
          <w:rFonts w:ascii="Times New Roman" w:hAnsi="Times New Roman" w:cs="Times New Roman"/>
        </w:rPr>
        <w:t xml:space="preserve"> measurement and height to calculate FEV</w:t>
      </w:r>
      <w:r w:rsidRPr="00955A42">
        <w:rPr>
          <w:rFonts w:ascii="Times New Roman" w:hAnsi="Times New Roman" w:cs="Times New Roman"/>
          <w:vertAlign w:val="subscript"/>
        </w:rPr>
        <w:t>1</w:t>
      </w:r>
      <w:r w:rsidRPr="00955A42">
        <w:rPr>
          <w:rFonts w:ascii="Times New Roman" w:hAnsi="Times New Roman" w:cs="Times New Roman"/>
        </w:rPr>
        <w:t xml:space="preserve"> percent predicted at categorised as mild (≥80% predicted), moderate (50-80% predicted), severe (30-50% predicted), and very </w:t>
      </w:r>
      <w:proofErr w:type="gramStart"/>
      <w:r w:rsidRPr="00955A42">
        <w:rPr>
          <w:rFonts w:ascii="Times New Roman" w:hAnsi="Times New Roman" w:cs="Times New Roman"/>
        </w:rPr>
        <w:t>severe(</w:t>
      </w:r>
      <w:proofErr w:type="gramEnd"/>
      <w:r w:rsidRPr="00955A42">
        <w:rPr>
          <w:rFonts w:ascii="Times New Roman" w:hAnsi="Times New Roman" w:cs="Times New Roman"/>
        </w:rPr>
        <w:t>&lt;30% predicted). This was calculated using standard equations</w:t>
      </w:r>
      <w:r w:rsidRPr="00955A42">
        <w:rPr>
          <w:rFonts w:ascii="Times New Roman" w:hAnsi="Times New Roman" w:cs="Times New Roman"/>
        </w:rPr>
        <w:fldChar w:fldCharType="begin"/>
      </w:r>
      <w:r w:rsidRPr="00955A42">
        <w:rPr>
          <w:rFonts w:ascii="Times New Roman" w:hAnsi="Times New Roman" w:cs="Times New Roman"/>
        </w:rPr>
        <w:instrText xml:space="preserve"> ADDIN EN.CITE &lt;EndNote&gt;&lt;Cite&gt;&lt;Author&gt;Booker&lt;/Author&gt;&lt;Year&gt;2008&lt;/Year&gt;&lt;RecNum&gt;27&lt;/RecNum&gt;&lt;DisplayText&gt;(15)&lt;/DisplayText&gt;&lt;record&gt;&lt;rec-number&gt;27&lt;/rec-number&gt;&lt;foreign-keys&gt;&lt;key app="EN" db-id="r95dfwesseeva8etzr1pzwvqf5vaepw95z0d" timestamp="1553594357"&gt;27&lt;/key&gt;&lt;/foreign-keys&gt;&lt;ref-type name="Book"&gt;6&lt;/ref-type&gt;&lt;contributors&gt;&lt;authors&gt;&lt;author&gt;Booker, Rachel&lt;/author&gt;&lt;/authors&gt;&lt;/contributors&gt;&lt;titles&gt;&lt;title&gt;Vital lung function : your essential reference on lung functional testing&lt;/title&gt;&lt;/titles&gt;&lt;dates&gt;&lt;year&gt;2008&lt;/year&gt;&lt;/dates&gt;&lt;pub-location&gt;London&lt;/pub-location&gt;&lt;publisher&gt;Class Health&lt;/publisher&gt;&lt;isbn&gt;1859591612 9781859591611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</w:r>
      <w:r w:rsidRPr="00955A42">
        <w:rPr>
          <w:rFonts w:ascii="Times New Roman" w:hAnsi="Times New Roman" w:cs="Times New Roman"/>
        </w:rPr>
        <w:fldChar w:fldCharType="separate"/>
      </w:r>
      <w:r w:rsidRPr="00955A42">
        <w:rPr>
          <w:rFonts w:ascii="Times New Roman" w:hAnsi="Times New Roman" w:cs="Times New Roman"/>
          <w:noProof/>
        </w:rPr>
        <w:t>(15)</w:t>
      </w:r>
      <w:r w:rsidRPr="00955A42">
        <w:rPr>
          <w:rFonts w:ascii="Times New Roman" w:hAnsi="Times New Roman" w:cs="Times New Roman"/>
        </w:rPr>
        <w:fldChar w:fldCharType="end"/>
      </w:r>
      <w:r w:rsidRPr="00955A42">
        <w:rPr>
          <w:rFonts w:ascii="Times New Roman" w:hAnsi="Times New Roman" w:cs="Times New Roman"/>
        </w:rPr>
        <w:t>. COPD exacerbation frequency in the first year of follow-up was defined using GP and hospital treated exacerbations and was categorised as none, 1, 2, or ≥3. COPD medications in the year prior to the start of follow-up were identified. COPD medications included none, any ICS-containing medications, LABA and LAMA monotherapy or their combination, and SABA and SAMA monotherapy or their combination.</w:t>
      </w:r>
    </w:p>
    <w:p w14:paraId="687B0753" w14:textId="77777777" w:rsidR="0059055F" w:rsidRDefault="0059055F" w:rsidP="00B05D9B">
      <w:pPr>
        <w:pStyle w:val="Heading1"/>
        <w:rPr>
          <w:rFonts w:ascii="Times New Roman" w:hAnsi="Times New Roman" w:cs="Times New Roman"/>
          <w:b/>
          <w:color w:val="auto"/>
          <w:sz w:val="22"/>
        </w:rPr>
      </w:pPr>
    </w:p>
    <w:p w14:paraId="0FE3D5B9" w14:textId="77777777" w:rsidR="003E2BDD" w:rsidRDefault="003E2BDD" w:rsidP="003E2BDD"/>
    <w:p w14:paraId="328AC8F7" w14:textId="77777777" w:rsidR="003E2BDD" w:rsidRDefault="003E2BDD" w:rsidP="003E2BDD"/>
    <w:p w14:paraId="114C6C66" w14:textId="77777777" w:rsidR="003E2BDD" w:rsidRDefault="003E2BDD" w:rsidP="003E2BDD"/>
    <w:p w14:paraId="3BE72F2A" w14:textId="77777777" w:rsidR="003E2BDD" w:rsidRDefault="003E2BDD" w:rsidP="003E2BDD"/>
    <w:p w14:paraId="2F093B3F" w14:textId="77777777" w:rsidR="003E2BDD" w:rsidRPr="003E2BDD" w:rsidRDefault="003E2BDD" w:rsidP="003E2BDD"/>
    <w:p w14:paraId="4CDEA4B5" w14:textId="6E43CCFC" w:rsidR="00AB2642" w:rsidRDefault="00AB2642"/>
    <w:p w14:paraId="3A1BCB25" w14:textId="574D1DFC" w:rsidR="00955A42" w:rsidRDefault="00955A42"/>
    <w:p w14:paraId="44843AB1" w14:textId="77777777" w:rsidR="00955A42" w:rsidRDefault="00955A42"/>
    <w:p w14:paraId="15D92621" w14:textId="46987B1B" w:rsidR="00F443C9" w:rsidRDefault="00F443C9"/>
    <w:p w14:paraId="62B7A0B6" w14:textId="399D4128" w:rsidR="00F443C9" w:rsidRDefault="00F443C9"/>
    <w:p w14:paraId="60D9699B" w14:textId="0FB5437E" w:rsidR="00F443C9" w:rsidRDefault="00F443C9"/>
    <w:p w14:paraId="37EAE6A1" w14:textId="499E8E9F" w:rsidR="00F443C9" w:rsidRDefault="00F443C9"/>
    <w:p w14:paraId="030DD647" w14:textId="5F2A0473" w:rsidR="00F443C9" w:rsidRPr="00955A42" w:rsidRDefault="00F443C9" w:rsidP="00955A42">
      <w:pPr>
        <w:pStyle w:val="Heading1"/>
        <w:rPr>
          <w:rFonts w:ascii="Times New Roman" w:hAnsi="Times New Roman" w:cs="Times New Roman"/>
          <w:color w:val="auto"/>
          <w:sz w:val="22"/>
          <w:szCs w:val="22"/>
        </w:rPr>
      </w:pPr>
      <w:bookmarkStart w:id="3" w:name="_Toc54365211"/>
      <w:r w:rsidRPr="00955A42">
        <w:rPr>
          <w:rFonts w:ascii="Times New Roman" w:hAnsi="Times New Roman" w:cs="Times New Roman"/>
          <w:b/>
          <w:bCs/>
          <w:color w:val="auto"/>
          <w:sz w:val="22"/>
          <w:szCs w:val="22"/>
        </w:rPr>
        <w:t>Figure E1:</w:t>
      </w:r>
      <w:r w:rsidRPr="00955A42">
        <w:rPr>
          <w:rFonts w:ascii="Times New Roman" w:hAnsi="Times New Roman" w:cs="Times New Roman"/>
          <w:color w:val="auto"/>
          <w:sz w:val="22"/>
          <w:szCs w:val="22"/>
        </w:rPr>
        <w:t xml:space="preserve"> Total number of spirometry measurements identified over patient follow-up</w:t>
      </w:r>
      <w:bookmarkEnd w:id="3"/>
    </w:p>
    <w:p w14:paraId="69F99587" w14:textId="69D3E030" w:rsidR="00F443C9" w:rsidRPr="003E2BDD" w:rsidRDefault="00F443C9">
      <w:r>
        <w:rPr>
          <w:noProof/>
        </w:rPr>
        <w:drawing>
          <wp:inline distT="0" distB="0" distL="0" distR="0" wp14:anchorId="6C2F25AC" wp14:editId="67C52FD1">
            <wp:extent cx="4572000" cy="2743200"/>
            <wp:effectExtent l="0" t="0" r="0" b="0"/>
            <wp:docPr id="1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BBE38277-83CB-4DDF-9FA2-7E6D90D19519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  <w:r w:rsidRPr="00F443C9">
        <w:rPr>
          <w:noProof/>
        </w:rPr>
        <w:t xml:space="preserve"> </w:t>
      </w:r>
      <w:r>
        <w:rPr>
          <w:noProof/>
        </w:rPr>
        <w:drawing>
          <wp:inline distT="0" distB="0" distL="0" distR="0" wp14:anchorId="6D4771A5" wp14:editId="68DFB948">
            <wp:extent cx="4572000" cy="2743200"/>
            <wp:effectExtent l="0" t="0" r="0" b="0"/>
            <wp:docPr id="2" name="Chart 2">
              <a:extLst xmlns:a="http://schemas.openxmlformats.org/drawingml/2006/main">
                <a:ext uri="{FF2B5EF4-FFF2-40B4-BE49-F238E27FC236}">
                  <a16:creationId xmlns:a16="http://schemas.microsoft.com/office/drawing/2014/main" id="{8AAEAB10-D1F0-4F2D-AC34-BAAF86DD68C2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14:paraId="14619C35" w14:textId="4620A211" w:rsidR="00F63F29" w:rsidRPr="003E2BDD" w:rsidRDefault="00F63F29"/>
    <w:p w14:paraId="7FB258AB" w14:textId="749C12D0" w:rsidR="00AB2642" w:rsidRPr="003E2BDD" w:rsidRDefault="00AB2642"/>
    <w:p w14:paraId="780099E5" w14:textId="4A41B3D9" w:rsidR="00AB2642" w:rsidRPr="003E2BDD" w:rsidRDefault="00AB2642"/>
    <w:p w14:paraId="4A1CD71C" w14:textId="7DA58D5D" w:rsidR="00AB2642" w:rsidRPr="003E2BDD" w:rsidRDefault="00AB2642"/>
    <w:p w14:paraId="0CFEE6F9" w14:textId="1FCC7297" w:rsidR="004557B3" w:rsidRDefault="00DE09C1" w:rsidP="0012198F">
      <w:pPr>
        <w:pStyle w:val="Heading1"/>
        <w:rPr>
          <w:rFonts w:ascii="Times New Roman" w:hAnsi="Times New Roman" w:cs="Times New Roman"/>
          <w:b/>
          <w:color w:val="auto"/>
          <w:sz w:val="22"/>
          <w:szCs w:val="22"/>
        </w:rPr>
      </w:pPr>
      <w:bookmarkStart w:id="4" w:name="_Toc54365212"/>
      <w:r>
        <w:rPr>
          <w:rFonts w:ascii="Times New Roman" w:hAnsi="Times New Roman" w:cs="Times New Roman"/>
          <w:b/>
          <w:color w:val="auto"/>
          <w:sz w:val="22"/>
          <w:szCs w:val="22"/>
        </w:rPr>
        <w:lastRenderedPageBreak/>
        <w:t>T</w:t>
      </w:r>
      <w:r w:rsidR="004557B3">
        <w:rPr>
          <w:rFonts w:ascii="Times New Roman" w:hAnsi="Times New Roman" w:cs="Times New Roman"/>
          <w:b/>
          <w:color w:val="auto"/>
          <w:sz w:val="22"/>
          <w:szCs w:val="22"/>
        </w:rPr>
        <w:t xml:space="preserve">able E1: </w:t>
      </w:r>
      <w:r w:rsidR="004557B3" w:rsidRPr="00955A42">
        <w:rPr>
          <w:rFonts w:ascii="Times New Roman" w:hAnsi="Times New Roman" w:cs="Times New Roman"/>
          <w:bCs/>
          <w:color w:val="auto"/>
          <w:sz w:val="22"/>
          <w:szCs w:val="22"/>
        </w:rPr>
        <w:t>Univariate associations between baseline characteristics and accelerated FEV</w:t>
      </w:r>
      <w:r w:rsidR="004557B3" w:rsidRPr="00955A42">
        <w:rPr>
          <w:rFonts w:ascii="Times New Roman" w:hAnsi="Times New Roman" w:cs="Times New Roman"/>
          <w:bCs/>
          <w:color w:val="auto"/>
          <w:sz w:val="22"/>
          <w:szCs w:val="22"/>
          <w:vertAlign w:val="subscript"/>
        </w:rPr>
        <w:t>1</w:t>
      </w:r>
      <w:r w:rsidR="004557B3" w:rsidRPr="00955A42">
        <w:rPr>
          <w:rFonts w:ascii="Times New Roman" w:hAnsi="Times New Roman" w:cs="Times New Roman"/>
          <w:bCs/>
          <w:color w:val="auto"/>
          <w:sz w:val="22"/>
          <w:szCs w:val="22"/>
        </w:rPr>
        <w:t xml:space="preserve"> and FVC decline</w:t>
      </w:r>
      <w:bookmarkEnd w:id="4"/>
    </w:p>
    <w:tbl>
      <w:tblPr>
        <w:tblStyle w:val="TableGrid"/>
        <w:tblpPr w:leftFromText="180" w:rightFromText="180" w:vertAnchor="page" w:horzAnchor="margin" w:tblpX="-861" w:tblpY="2371"/>
        <w:tblW w:w="10060" w:type="dxa"/>
        <w:tblLayout w:type="fixed"/>
        <w:tblLook w:val="04A0" w:firstRow="1" w:lastRow="0" w:firstColumn="1" w:lastColumn="0" w:noHBand="0" w:noVBand="1"/>
      </w:tblPr>
      <w:tblGrid>
        <w:gridCol w:w="1982"/>
        <w:gridCol w:w="2124"/>
        <w:gridCol w:w="992"/>
        <w:gridCol w:w="851"/>
        <w:gridCol w:w="2262"/>
        <w:gridCol w:w="6"/>
        <w:gridCol w:w="986"/>
        <w:gridCol w:w="6"/>
        <w:gridCol w:w="845"/>
        <w:gridCol w:w="6"/>
      </w:tblGrid>
      <w:tr w:rsidR="005834BC" w14:paraId="527E7861" w14:textId="657D2031" w:rsidTr="00955A42">
        <w:tc>
          <w:tcPr>
            <w:tcW w:w="1982" w:type="dxa"/>
          </w:tcPr>
          <w:p w14:paraId="6DB7491F" w14:textId="77777777" w:rsidR="005834BC" w:rsidRPr="002D1020" w:rsidRDefault="005834BC" w:rsidP="005834BC"/>
        </w:tc>
        <w:tc>
          <w:tcPr>
            <w:tcW w:w="2124" w:type="dxa"/>
          </w:tcPr>
          <w:p w14:paraId="2B7D1530" w14:textId="0127693A" w:rsidR="005834BC" w:rsidRDefault="005834BC" w:rsidP="005834BC">
            <w:pPr>
              <w:jc w:val="center"/>
              <w:rPr>
                <w:b/>
              </w:rPr>
            </w:pPr>
            <w:r>
              <w:rPr>
                <w:b/>
              </w:rPr>
              <w:t>Odds of accelerated FEV1 decline</w:t>
            </w:r>
            <w:r>
              <w:rPr>
                <w:b/>
              </w:rPr>
              <w:br/>
            </w:r>
            <w:r w:rsidRPr="000A5917">
              <w:rPr>
                <w:b/>
              </w:rPr>
              <w:t>(OR 95% CI)</w:t>
            </w:r>
            <w:r w:rsidRPr="000A5917">
              <w:rPr>
                <w:b/>
              </w:rPr>
              <w:br/>
              <w:t>N=30,609</w:t>
            </w:r>
          </w:p>
        </w:tc>
        <w:tc>
          <w:tcPr>
            <w:tcW w:w="992" w:type="dxa"/>
          </w:tcPr>
          <w:p w14:paraId="78A28DB4" w14:textId="77777777" w:rsidR="005834BC" w:rsidRDefault="005834BC" w:rsidP="005834BC">
            <w:pPr>
              <w:jc w:val="center"/>
              <w:rPr>
                <w:b/>
              </w:rPr>
            </w:pPr>
            <w:r>
              <w:rPr>
                <w:b/>
              </w:rPr>
              <w:t>P value</w:t>
            </w:r>
          </w:p>
        </w:tc>
        <w:tc>
          <w:tcPr>
            <w:tcW w:w="851" w:type="dxa"/>
          </w:tcPr>
          <w:p w14:paraId="0F23263C" w14:textId="77777777" w:rsidR="005834BC" w:rsidRDefault="005834BC" w:rsidP="005834BC">
            <w:pPr>
              <w:jc w:val="center"/>
              <w:rPr>
                <w:b/>
              </w:rPr>
            </w:pPr>
            <w:r>
              <w:rPr>
                <w:b/>
              </w:rPr>
              <w:t>Test for trend</w:t>
            </w:r>
          </w:p>
        </w:tc>
        <w:tc>
          <w:tcPr>
            <w:tcW w:w="2268" w:type="dxa"/>
            <w:gridSpan w:val="2"/>
          </w:tcPr>
          <w:p w14:paraId="767CD843" w14:textId="23CA1A2F" w:rsidR="005834BC" w:rsidRDefault="005834BC" w:rsidP="005834BC">
            <w:pPr>
              <w:jc w:val="center"/>
              <w:rPr>
                <w:b/>
              </w:rPr>
            </w:pPr>
            <w:r>
              <w:rPr>
                <w:b/>
              </w:rPr>
              <w:t xml:space="preserve">Odds of accelerated FVC decline </w:t>
            </w:r>
            <w:r>
              <w:rPr>
                <w:b/>
              </w:rPr>
              <w:br/>
              <w:t>(OR 95% CI)</w:t>
            </w:r>
            <w:r>
              <w:rPr>
                <w:b/>
              </w:rPr>
              <w:br/>
              <w:t>N=</w:t>
            </w:r>
            <w:r w:rsidR="00DE09C1">
              <w:rPr>
                <w:b/>
              </w:rPr>
              <w:t>28,021</w:t>
            </w:r>
          </w:p>
        </w:tc>
        <w:tc>
          <w:tcPr>
            <w:tcW w:w="992" w:type="dxa"/>
            <w:gridSpan w:val="2"/>
          </w:tcPr>
          <w:p w14:paraId="520B5CE6" w14:textId="0E40D72E" w:rsidR="005834BC" w:rsidRDefault="005834BC" w:rsidP="005834BC">
            <w:pPr>
              <w:jc w:val="center"/>
              <w:rPr>
                <w:b/>
              </w:rPr>
            </w:pPr>
            <w:r>
              <w:rPr>
                <w:b/>
              </w:rPr>
              <w:t>P value</w:t>
            </w:r>
          </w:p>
        </w:tc>
        <w:tc>
          <w:tcPr>
            <w:tcW w:w="851" w:type="dxa"/>
            <w:gridSpan w:val="2"/>
          </w:tcPr>
          <w:p w14:paraId="0C48DC82" w14:textId="701569FE" w:rsidR="005834BC" w:rsidRDefault="005834BC" w:rsidP="005834BC">
            <w:pPr>
              <w:jc w:val="center"/>
              <w:rPr>
                <w:b/>
              </w:rPr>
            </w:pPr>
            <w:r>
              <w:rPr>
                <w:b/>
              </w:rPr>
              <w:t>Test for trend</w:t>
            </w:r>
          </w:p>
        </w:tc>
      </w:tr>
      <w:tr w:rsidR="005834BC" w:rsidRPr="002D1020" w14:paraId="64C3256A" w14:textId="62401F7F" w:rsidTr="00955A42">
        <w:trPr>
          <w:gridAfter w:val="1"/>
          <w:wAfter w:w="6" w:type="dxa"/>
        </w:trPr>
        <w:tc>
          <w:tcPr>
            <w:tcW w:w="1982" w:type="dxa"/>
          </w:tcPr>
          <w:p w14:paraId="58DCFE00" w14:textId="77777777" w:rsidR="005834BC" w:rsidRPr="002D1020" w:rsidRDefault="005834BC" w:rsidP="005834BC">
            <w:r w:rsidRPr="002D1020">
              <w:rPr>
                <w:b/>
              </w:rPr>
              <w:t>Age</w:t>
            </w:r>
          </w:p>
        </w:tc>
        <w:tc>
          <w:tcPr>
            <w:tcW w:w="2124" w:type="dxa"/>
          </w:tcPr>
          <w:p w14:paraId="31091AE5" w14:textId="77777777" w:rsidR="005834BC" w:rsidRPr="002D1020" w:rsidRDefault="005834BC" w:rsidP="005834BC">
            <w:pPr>
              <w:jc w:val="center"/>
            </w:pPr>
            <w:r>
              <w:t>1.00 (1.00-1.00)</w:t>
            </w:r>
          </w:p>
        </w:tc>
        <w:tc>
          <w:tcPr>
            <w:tcW w:w="992" w:type="dxa"/>
          </w:tcPr>
          <w:p w14:paraId="45599550" w14:textId="74980E85" w:rsidR="005834BC" w:rsidRPr="002D1020" w:rsidRDefault="005834BC" w:rsidP="005834BC">
            <w:pPr>
              <w:jc w:val="center"/>
            </w:pPr>
            <w:r>
              <w:t>&lt;0.00</w:t>
            </w:r>
            <w:r w:rsidR="00DE09C1">
              <w:t>1</w:t>
            </w:r>
          </w:p>
        </w:tc>
        <w:tc>
          <w:tcPr>
            <w:tcW w:w="851" w:type="dxa"/>
          </w:tcPr>
          <w:p w14:paraId="18C1FAE7" w14:textId="77777777" w:rsidR="005834BC" w:rsidRPr="002D1020" w:rsidRDefault="005834BC" w:rsidP="005834BC">
            <w:pPr>
              <w:jc w:val="center"/>
            </w:pPr>
          </w:p>
        </w:tc>
        <w:tc>
          <w:tcPr>
            <w:tcW w:w="2262" w:type="dxa"/>
          </w:tcPr>
          <w:p w14:paraId="37DBF2DE" w14:textId="7DE1B715" w:rsidR="005834BC" w:rsidRPr="002D1020" w:rsidRDefault="00660611" w:rsidP="005834BC">
            <w:pPr>
              <w:jc w:val="center"/>
            </w:pPr>
            <w:r>
              <w:t>1.00 (1.00-1.01)</w:t>
            </w:r>
          </w:p>
        </w:tc>
        <w:tc>
          <w:tcPr>
            <w:tcW w:w="992" w:type="dxa"/>
            <w:gridSpan w:val="2"/>
          </w:tcPr>
          <w:p w14:paraId="761ABB7A" w14:textId="75582F2D" w:rsidR="005834BC" w:rsidRPr="002D1020" w:rsidRDefault="00660611" w:rsidP="005834BC">
            <w:pPr>
              <w:jc w:val="center"/>
            </w:pPr>
            <w:r>
              <w:t>&lt;0.001</w:t>
            </w:r>
          </w:p>
        </w:tc>
        <w:tc>
          <w:tcPr>
            <w:tcW w:w="851" w:type="dxa"/>
            <w:gridSpan w:val="2"/>
          </w:tcPr>
          <w:p w14:paraId="510534C9" w14:textId="77777777" w:rsidR="005834BC" w:rsidRPr="002D1020" w:rsidRDefault="005834BC" w:rsidP="005834BC">
            <w:pPr>
              <w:jc w:val="center"/>
            </w:pPr>
          </w:p>
        </w:tc>
      </w:tr>
      <w:tr w:rsidR="005834BC" w:rsidRPr="002D1020" w14:paraId="4A70F3FC" w14:textId="4FC6E134" w:rsidTr="00955A42">
        <w:trPr>
          <w:gridAfter w:val="1"/>
          <w:wAfter w:w="6" w:type="dxa"/>
        </w:trPr>
        <w:tc>
          <w:tcPr>
            <w:tcW w:w="1982" w:type="dxa"/>
          </w:tcPr>
          <w:p w14:paraId="2D7F47DF" w14:textId="77777777" w:rsidR="005834BC" w:rsidRPr="002D1020" w:rsidRDefault="005834BC" w:rsidP="005834BC">
            <w:pPr>
              <w:rPr>
                <w:b/>
              </w:rPr>
            </w:pPr>
            <w:r w:rsidRPr="002D1020">
              <w:rPr>
                <w:b/>
              </w:rPr>
              <w:t>Gender (Males)</w:t>
            </w:r>
          </w:p>
        </w:tc>
        <w:tc>
          <w:tcPr>
            <w:tcW w:w="2124" w:type="dxa"/>
          </w:tcPr>
          <w:p w14:paraId="06F5133A" w14:textId="77777777" w:rsidR="005834BC" w:rsidRPr="002D1020" w:rsidRDefault="005834BC" w:rsidP="005834BC">
            <w:pPr>
              <w:jc w:val="center"/>
            </w:pPr>
            <w:r>
              <w:t>0.81 (0.75-0.86)</w:t>
            </w:r>
          </w:p>
        </w:tc>
        <w:tc>
          <w:tcPr>
            <w:tcW w:w="992" w:type="dxa"/>
          </w:tcPr>
          <w:p w14:paraId="02EF4A0D" w14:textId="4AAC9F55" w:rsidR="005834BC" w:rsidRPr="002D1020" w:rsidRDefault="005834BC" w:rsidP="005834BC">
            <w:pPr>
              <w:jc w:val="center"/>
            </w:pPr>
            <w:r>
              <w:t>&lt;0.001</w:t>
            </w:r>
          </w:p>
        </w:tc>
        <w:tc>
          <w:tcPr>
            <w:tcW w:w="851" w:type="dxa"/>
          </w:tcPr>
          <w:p w14:paraId="30F88E1E" w14:textId="77777777" w:rsidR="005834BC" w:rsidRPr="002D1020" w:rsidRDefault="005834BC" w:rsidP="005834BC">
            <w:pPr>
              <w:jc w:val="center"/>
            </w:pPr>
          </w:p>
        </w:tc>
        <w:tc>
          <w:tcPr>
            <w:tcW w:w="2262" w:type="dxa"/>
          </w:tcPr>
          <w:p w14:paraId="1C9BAD03" w14:textId="4A9225FB" w:rsidR="005834BC" w:rsidRPr="002D1020" w:rsidRDefault="00660611" w:rsidP="005834BC">
            <w:pPr>
              <w:jc w:val="center"/>
            </w:pPr>
            <w:r>
              <w:t>1.52(1.46-1.58)</w:t>
            </w:r>
          </w:p>
        </w:tc>
        <w:tc>
          <w:tcPr>
            <w:tcW w:w="992" w:type="dxa"/>
            <w:gridSpan w:val="2"/>
          </w:tcPr>
          <w:p w14:paraId="1553EBC7" w14:textId="5316B8BF" w:rsidR="005834BC" w:rsidRPr="002D1020" w:rsidRDefault="00660611" w:rsidP="005834BC">
            <w:pPr>
              <w:jc w:val="center"/>
            </w:pPr>
            <w:r>
              <w:t>&lt;0.001</w:t>
            </w:r>
          </w:p>
        </w:tc>
        <w:tc>
          <w:tcPr>
            <w:tcW w:w="851" w:type="dxa"/>
            <w:gridSpan w:val="2"/>
          </w:tcPr>
          <w:p w14:paraId="1BBA6E18" w14:textId="77777777" w:rsidR="005834BC" w:rsidRPr="002D1020" w:rsidRDefault="005834BC" w:rsidP="005834BC">
            <w:pPr>
              <w:jc w:val="center"/>
            </w:pPr>
          </w:p>
        </w:tc>
      </w:tr>
      <w:tr w:rsidR="005834BC" w:rsidRPr="002D1020" w14:paraId="378A57B6" w14:textId="5A1E5F44" w:rsidTr="00955A42">
        <w:trPr>
          <w:gridAfter w:val="1"/>
          <w:wAfter w:w="6" w:type="dxa"/>
        </w:trPr>
        <w:tc>
          <w:tcPr>
            <w:tcW w:w="1982" w:type="dxa"/>
          </w:tcPr>
          <w:p w14:paraId="6A4CE848" w14:textId="77777777" w:rsidR="005834BC" w:rsidRPr="002D1020" w:rsidRDefault="005834BC" w:rsidP="005834BC">
            <w:pPr>
              <w:rPr>
                <w:b/>
              </w:rPr>
            </w:pPr>
            <w:r w:rsidRPr="002D1020">
              <w:rPr>
                <w:b/>
              </w:rPr>
              <w:t>Current smoking</w:t>
            </w:r>
          </w:p>
        </w:tc>
        <w:tc>
          <w:tcPr>
            <w:tcW w:w="2124" w:type="dxa"/>
          </w:tcPr>
          <w:p w14:paraId="2377F4EA" w14:textId="77777777" w:rsidR="005834BC" w:rsidRPr="002D1020" w:rsidRDefault="005834BC" w:rsidP="005834BC">
            <w:pPr>
              <w:jc w:val="center"/>
            </w:pPr>
            <w:r>
              <w:t>1.15 (1.08-1.23)</w:t>
            </w:r>
          </w:p>
        </w:tc>
        <w:tc>
          <w:tcPr>
            <w:tcW w:w="992" w:type="dxa"/>
          </w:tcPr>
          <w:p w14:paraId="4BFB77EB" w14:textId="5B696016" w:rsidR="005834BC" w:rsidRPr="002D1020" w:rsidRDefault="005834BC" w:rsidP="005834BC">
            <w:pPr>
              <w:jc w:val="center"/>
            </w:pPr>
            <w:r>
              <w:t>&lt;0.001</w:t>
            </w:r>
          </w:p>
        </w:tc>
        <w:tc>
          <w:tcPr>
            <w:tcW w:w="851" w:type="dxa"/>
          </w:tcPr>
          <w:p w14:paraId="09345415" w14:textId="77777777" w:rsidR="005834BC" w:rsidRPr="002D1020" w:rsidRDefault="005834BC" w:rsidP="005834BC">
            <w:pPr>
              <w:jc w:val="center"/>
            </w:pPr>
          </w:p>
        </w:tc>
        <w:tc>
          <w:tcPr>
            <w:tcW w:w="2262" w:type="dxa"/>
          </w:tcPr>
          <w:p w14:paraId="59B51887" w14:textId="1E751F6F" w:rsidR="005834BC" w:rsidRPr="002D1020" w:rsidRDefault="00660611" w:rsidP="005834BC">
            <w:pPr>
              <w:jc w:val="center"/>
            </w:pPr>
            <w:r>
              <w:t>1.07 (1.03-1.12)</w:t>
            </w:r>
          </w:p>
        </w:tc>
        <w:tc>
          <w:tcPr>
            <w:tcW w:w="992" w:type="dxa"/>
            <w:gridSpan w:val="2"/>
          </w:tcPr>
          <w:p w14:paraId="50643AC2" w14:textId="4AC5DB8E" w:rsidR="005834BC" w:rsidRPr="002D1020" w:rsidRDefault="00660611" w:rsidP="005834BC">
            <w:pPr>
              <w:jc w:val="center"/>
            </w:pPr>
            <w:r>
              <w:t>0.001</w:t>
            </w:r>
          </w:p>
        </w:tc>
        <w:tc>
          <w:tcPr>
            <w:tcW w:w="851" w:type="dxa"/>
            <w:gridSpan w:val="2"/>
          </w:tcPr>
          <w:p w14:paraId="5A3997A8" w14:textId="77777777" w:rsidR="005834BC" w:rsidRPr="002D1020" w:rsidRDefault="005834BC" w:rsidP="005834BC">
            <w:pPr>
              <w:jc w:val="center"/>
            </w:pPr>
          </w:p>
        </w:tc>
      </w:tr>
      <w:tr w:rsidR="005834BC" w:rsidRPr="002D1020" w14:paraId="169CC236" w14:textId="6E7BEDB5" w:rsidTr="00955A42">
        <w:trPr>
          <w:gridAfter w:val="1"/>
          <w:wAfter w:w="6" w:type="dxa"/>
        </w:trPr>
        <w:tc>
          <w:tcPr>
            <w:tcW w:w="1982" w:type="dxa"/>
          </w:tcPr>
          <w:p w14:paraId="5153AFCB" w14:textId="77777777" w:rsidR="005834BC" w:rsidRPr="002D1020" w:rsidRDefault="005834BC" w:rsidP="005834BC">
            <w:pPr>
              <w:rPr>
                <w:b/>
              </w:rPr>
            </w:pPr>
            <w:r w:rsidRPr="002D1020">
              <w:rPr>
                <w:b/>
              </w:rPr>
              <w:t>IMD</w:t>
            </w:r>
          </w:p>
          <w:p w14:paraId="128BCDF3" w14:textId="77777777" w:rsidR="005834BC" w:rsidRPr="002D1020" w:rsidRDefault="005834BC" w:rsidP="005834BC">
            <w:r w:rsidRPr="002D1020">
              <w:t xml:space="preserve">     1 (most deprived) </w:t>
            </w:r>
          </w:p>
          <w:p w14:paraId="18689688" w14:textId="77777777" w:rsidR="005834BC" w:rsidRPr="002D1020" w:rsidRDefault="005834BC" w:rsidP="005834BC">
            <w:r w:rsidRPr="002D1020">
              <w:t xml:space="preserve">     2</w:t>
            </w:r>
          </w:p>
          <w:p w14:paraId="7F639C2B" w14:textId="77777777" w:rsidR="005834BC" w:rsidRPr="002D1020" w:rsidRDefault="005834BC" w:rsidP="005834BC">
            <w:r w:rsidRPr="002D1020">
              <w:t xml:space="preserve">     3</w:t>
            </w:r>
          </w:p>
          <w:p w14:paraId="2B6B29BD" w14:textId="77777777" w:rsidR="005834BC" w:rsidRPr="002D1020" w:rsidRDefault="005834BC" w:rsidP="005834BC">
            <w:r w:rsidRPr="002D1020">
              <w:t xml:space="preserve">     4</w:t>
            </w:r>
          </w:p>
          <w:p w14:paraId="492D04E9" w14:textId="77777777" w:rsidR="005834BC" w:rsidRPr="002D1020" w:rsidRDefault="005834BC" w:rsidP="005834BC">
            <w:r w:rsidRPr="002D1020">
              <w:t xml:space="preserve">     5 (least deprived) </w:t>
            </w:r>
          </w:p>
        </w:tc>
        <w:tc>
          <w:tcPr>
            <w:tcW w:w="2124" w:type="dxa"/>
          </w:tcPr>
          <w:p w14:paraId="5F2242E6" w14:textId="77777777" w:rsidR="005834BC" w:rsidRPr="002D1020" w:rsidRDefault="005834BC" w:rsidP="005834BC">
            <w:pPr>
              <w:jc w:val="center"/>
            </w:pPr>
            <w:r>
              <w:br/>
              <w:t>Ref</w:t>
            </w:r>
            <w:r>
              <w:br/>
              <w:t>1.01 (0.91-1.13)</w:t>
            </w:r>
            <w:r>
              <w:br/>
              <w:t>1.06 (0.96-1.18)</w:t>
            </w:r>
            <w:r>
              <w:br/>
              <w:t>1.05 (0.94-1.17)</w:t>
            </w:r>
            <w:r>
              <w:br/>
              <w:t>1.22 (1.10-1.35)</w:t>
            </w:r>
          </w:p>
        </w:tc>
        <w:tc>
          <w:tcPr>
            <w:tcW w:w="992" w:type="dxa"/>
          </w:tcPr>
          <w:p w14:paraId="406D4CBE" w14:textId="0871FF0D" w:rsidR="005834BC" w:rsidRPr="002D1020" w:rsidRDefault="005834BC" w:rsidP="005834BC">
            <w:pPr>
              <w:jc w:val="center"/>
            </w:pPr>
            <w:r>
              <w:br/>
              <w:t>Ref</w:t>
            </w:r>
            <w:r>
              <w:br/>
              <w:t>0.791</w:t>
            </w:r>
            <w:r>
              <w:br/>
              <w:t>0.249</w:t>
            </w:r>
            <w:r>
              <w:br/>
              <w:t>0.328</w:t>
            </w:r>
            <w:r>
              <w:br/>
              <w:t>&lt;0.001</w:t>
            </w:r>
          </w:p>
        </w:tc>
        <w:tc>
          <w:tcPr>
            <w:tcW w:w="851" w:type="dxa"/>
          </w:tcPr>
          <w:p w14:paraId="3C25F109" w14:textId="77777777" w:rsidR="005834BC" w:rsidRPr="002D1020" w:rsidRDefault="005834BC" w:rsidP="005834BC">
            <w:pPr>
              <w:jc w:val="center"/>
            </w:pPr>
            <w:r>
              <w:br/>
              <w:t>&lt;0.001</w:t>
            </w:r>
          </w:p>
        </w:tc>
        <w:tc>
          <w:tcPr>
            <w:tcW w:w="2262" w:type="dxa"/>
          </w:tcPr>
          <w:p w14:paraId="6C9C4309" w14:textId="144085B0" w:rsidR="005834BC" w:rsidRDefault="00660611" w:rsidP="005834BC">
            <w:pPr>
              <w:jc w:val="center"/>
            </w:pPr>
            <w:r>
              <w:br/>
              <w:t>Ref</w:t>
            </w:r>
            <w:r>
              <w:br/>
              <w:t>0.97 (0.91-1.04)</w:t>
            </w:r>
            <w:r>
              <w:br/>
              <w:t>0.95 (0.88-1.01)</w:t>
            </w:r>
            <w:r>
              <w:br/>
              <w:t>0.97 (0.90-1.03)</w:t>
            </w:r>
            <w:r>
              <w:br/>
              <w:t>1.00 (0.93-1.07)</w:t>
            </w:r>
          </w:p>
        </w:tc>
        <w:tc>
          <w:tcPr>
            <w:tcW w:w="992" w:type="dxa"/>
            <w:gridSpan w:val="2"/>
          </w:tcPr>
          <w:p w14:paraId="152D031E" w14:textId="67FE3F46" w:rsidR="005834BC" w:rsidRDefault="00660611" w:rsidP="005834BC">
            <w:pPr>
              <w:jc w:val="center"/>
            </w:pPr>
            <w:r>
              <w:br/>
              <w:t>Ref</w:t>
            </w:r>
            <w:r>
              <w:br/>
              <w:t>0.435</w:t>
            </w:r>
            <w:r>
              <w:br/>
              <w:t>0.116</w:t>
            </w:r>
            <w:r>
              <w:br/>
              <w:t>0.325</w:t>
            </w:r>
            <w:r>
              <w:br/>
              <w:t>0.888</w:t>
            </w:r>
          </w:p>
        </w:tc>
        <w:tc>
          <w:tcPr>
            <w:tcW w:w="851" w:type="dxa"/>
            <w:gridSpan w:val="2"/>
          </w:tcPr>
          <w:p w14:paraId="235B2541" w14:textId="0EEB0A37" w:rsidR="005834BC" w:rsidRDefault="005834BC" w:rsidP="005834BC">
            <w:pPr>
              <w:jc w:val="center"/>
            </w:pPr>
            <w:r>
              <w:br/>
            </w:r>
            <w:r w:rsidR="00660611">
              <w:t>0.05</w:t>
            </w:r>
          </w:p>
        </w:tc>
      </w:tr>
      <w:tr w:rsidR="005834BC" w:rsidRPr="002D1020" w14:paraId="03C5B050" w14:textId="7AB0E2AF" w:rsidTr="00955A42">
        <w:trPr>
          <w:gridAfter w:val="1"/>
          <w:wAfter w:w="6" w:type="dxa"/>
        </w:trPr>
        <w:tc>
          <w:tcPr>
            <w:tcW w:w="1982" w:type="dxa"/>
          </w:tcPr>
          <w:p w14:paraId="16D3403A" w14:textId="77777777" w:rsidR="005834BC" w:rsidRPr="002D1020" w:rsidRDefault="005834BC" w:rsidP="005834BC">
            <w:pPr>
              <w:rPr>
                <w:b/>
              </w:rPr>
            </w:pPr>
            <w:r w:rsidRPr="002D1020">
              <w:rPr>
                <w:b/>
              </w:rPr>
              <w:t xml:space="preserve">Breathlessness </w:t>
            </w:r>
          </w:p>
        </w:tc>
        <w:tc>
          <w:tcPr>
            <w:tcW w:w="2124" w:type="dxa"/>
          </w:tcPr>
          <w:p w14:paraId="4153A3CC" w14:textId="77777777" w:rsidR="005834BC" w:rsidRPr="002D1020" w:rsidRDefault="005834BC" w:rsidP="005834BC">
            <w:pPr>
              <w:jc w:val="center"/>
            </w:pPr>
            <w:r>
              <w:t>1.31 (1.19-1.43)</w:t>
            </w:r>
          </w:p>
        </w:tc>
        <w:tc>
          <w:tcPr>
            <w:tcW w:w="992" w:type="dxa"/>
          </w:tcPr>
          <w:p w14:paraId="40BFA1D3" w14:textId="18525D95" w:rsidR="005834BC" w:rsidRPr="002D1020" w:rsidRDefault="005834BC" w:rsidP="005834BC">
            <w:pPr>
              <w:jc w:val="center"/>
            </w:pPr>
            <w:r>
              <w:t>&lt;0.001</w:t>
            </w:r>
          </w:p>
        </w:tc>
        <w:tc>
          <w:tcPr>
            <w:tcW w:w="851" w:type="dxa"/>
          </w:tcPr>
          <w:p w14:paraId="12AFF7E4" w14:textId="77777777" w:rsidR="005834BC" w:rsidRPr="002D1020" w:rsidRDefault="005834BC" w:rsidP="005834BC">
            <w:pPr>
              <w:jc w:val="center"/>
            </w:pPr>
          </w:p>
        </w:tc>
        <w:tc>
          <w:tcPr>
            <w:tcW w:w="2262" w:type="dxa"/>
          </w:tcPr>
          <w:p w14:paraId="2CD07BE3" w14:textId="6A527C49" w:rsidR="005834BC" w:rsidRPr="002D1020" w:rsidRDefault="00660611" w:rsidP="005834BC">
            <w:pPr>
              <w:jc w:val="center"/>
            </w:pPr>
            <w:r>
              <w:t>1.04 (1.00-1.08)</w:t>
            </w:r>
          </w:p>
        </w:tc>
        <w:tc>
          <w:tcPr>
            <w:tcW w:w="992" w:type="dxa"/>
            <w:gridSpan w:val="2"/>
          </w:tcPr>
          <w:p w14:paraId="1A0F0E9D" w14:textId="449D6735" w:rsidR="005834BC" w:rsidRPr="002D1020" w:rsidRDefault="00660611" w:rsidP="005834BC">
            <w:pPr>
              <w:jc w:val="center"/>
            </w:pPr>
            <w:r>
              <w:t>0.086</w:t>
            </w:r>
          </w:p>
        </w:tc>
        <w:tc>
          <w:tcPr>
            <w:tcW w:w="851" w:type="dxa"/>
            <w:gridSpan w:val="2"/>
          </w:tcPr>
          <w:p w14:paraId="6EF55CFD" w14:textId="77777777" w:rsidR="005834BC" w:rsidRPr="002D1020" w:rsidRDefault="005834BC" w:rsidP="005834BC">
            <w:pPr>
              <w:jc w:val="center"/>
            </w:pPr>
          </w:p>
        </w:tc>
      </w:tr>
      <w:tr w:rsidR="005834BC" w:rsidRPr="002D1020" w14:paraId="4B86667E" w14:textId="55FD5B35" w:rsidTr="00955A42">
        <w:trPr>
          <w:gridAfter w:val="1"/>
          <w:wAfter w:w="6" w:type="dxa"/>
        </w:trPr>
        <w:tc>
          <w:tcPr>
            <w:tcW w:w="1982" w:type="dxa"/>
          </w:tcPr>
          <w:p w14:paraId="52098F4E" w14:textId="77777777" w:rsidR="005834BC" w:rsidRPr="002D1020" w:rsidRDefault="005834BC" w:rsidP="005834BC">
            <w:pPr>
              <w:rPr>
                <w:b/>
              </w:rPr>
            </w:pPr>
            <w:r w:rsidRPr="002D1020">
              <w:rPr>
                <w:b/>
              </w:rPr>
              <w:t xml:space="preserve">Cough </w:t>
            </w:r>
          </w:p>
        </w:tc>
        <w:tc>
          <w:tcPr>
            <w:tcW w:w="2124" w:type="dxa"/>
          </w:tcPr>
          <w:p w14:paraId="53CB7D8C" w14:textId="77777777" w:rsidR="005834BC" w:rsidRPr="002D1020" w:rsidRDefault="005834BC" w:rsidP="005834BC">
            <w:pPr>
              <w:jc w:val="center"/>
            </w:pPr>
            <w:r>
              <w:t>1.13 (1.06-1.21)</w:t>
            </w:r>
          </w:p>
        </w:tc>
        <w:tc>
          <w:tcPr>
            <w:tcW w:w="992" w:type="dxa"/>
          </w:tcPr>
          <w:p w14:paraId="409C5860" w14:textId="2ADCD806" w:rsidR="005834BC" w:rsidRPr="002D1020" w:rsidRDefault="005834BC" w:rsidP="005834BC">
            <w:pPr>
              <w:jc w:val="center"/>
            </w:pPr>
            <w:r>
              <w:t>&lt;0.001</w:t>
            </w:r>
          </w:p>
        </w:tc>
        <w:tc>
          <w:tcPr>
            <w:tcW w:w="851" w:type="dxa"/>
          </w:tcPr>
          <w:p w14:paraId="48F71FA9" w14:textId="77777777" w:rsidR="005834BC" w:rsidRPr="002D1020" w:rsidRDefault="005834BC" w:rsidP="005834BC">
            <w:pPr>
              <w:jc w:val="center"/>
            </w:pPr>
          </w:p>
        </w:tc>
        <w:tc>
          <w:tcPr>
            <w:tcW w:w="2262" w:type="dxa"/>
          </w:tcPr>
          <w:p w14:paraId="4DF1EDC2" w14:textId="4FAE2416" w:rsidR="005834BC" w:rsidRPr="002D1020" w:rsidRDefault="00660611" w:rsidP="005834BC">
            <w:pPr>
              <w:jc w:val="center"/>
            </w:pPr>
            <w:r>
              <w:t>0.94 (0.90-0.98)</w:t>
            </w:r>
          </w:p>
        </w:tc>
        <w:tc>
          <w:tcPr>
            <w:tcW w:w="992" w:type="dxa"/>
            <w:gridSpan w:val="2"/>
          </w:tcPr>
          <w:p w14:paraId="5EF06D89" w14:textId="12269E0D" w:rsidR="005834BC" w:rsidRPr="002D1020" w:rsidRDefault="00660611" w:rsidP="005834BC">
            <w:pPr>
              <w:jc w:val="center"/>
            </w:pPr>
            <w:r>
              <w:t>0.002</w:t>
            </w:r>
          </w:p>
        </w:tc>
        <w:tc>
          <w:tcPr>
            <w:tcW w:w="851" w:type="dxa"/>
            <w:gridSpan w:val="2"/>
          </w:tcPr>
          <w:p w14:paraId="73A0DF7C" w14:textId="77777777" w:rsidR="005834BC" w:rsidRPr="002D1020" w:rsidRDefault="005834BC" w:rsidP="005834BC">
            <w:pPr>
              <w:jc w:val="center"/>
            </w:pPr>
          </w:p>
        </w:tc>
      </w:tr>
      <w:tr w:rsidR="005834BC" w:rsidRPr="002D1020" w14:paraId="325E5CC2" w14:textId="7DAA9313" w:rsidTr="00955A42">
        <w:trPr>
          <w:gridAfter w:val="1"/>
          <w:wAfter w:w="6" w:type="dxa"/>
        </w:trPr>
        <w:tc>
          <w:tcPr>
            <w:tcW w:w="1982" w:type="dxa"/>
          </w:tcPr>
          <w:p w14:paraId="7E16D047" w14:textId="77777777" w:rsidR="005834BC" w:rsidRPr="002D1020" w:rsidRDefault="005834BC" w:rsidP="005834BC">
            <w:pPr>
              <w:rPr>
                <w:b/>
              </w:rPr>
            </w:pPr>
            <w:r w:rsidRPr="002D1020">
              <w:rPr>
                <w:b/>
              </w:rPr>
              <w:t>Sputum</w:t>
            </w:r>
          </w:p>
        </w:tc>
        <w:tc>
          <w:tcPr>
            <w:tcW w:w="2124" w:type="dxa"/>
          </w:tcPr>
          <w:p w14:paraId="4C413232" w14:textId="77777777" w:rsidR="005834BC" w:rsidRPr="002D1020" w:rsidRDefault="005834BC" w:rsidP="005834BC">
            <w:pPr>
              <w:jc w:val="center"/>
            </w:pPr>
            <w:r>
              <w:t>1.20 (1.06-1.35)</w:t>
            </w:r>
          </w:p>
        </w:tc>
        <w:tc>
          <w:tcPr>
            <w:tcW w:w="992" w:type="dxa"/>
          </w:tcPr>
          <w:p w14:paraId="7C2F927C" w14:textId="77777777" w:rsidR="005834BC" w:rsidRPr="002D1020" w:rsidRDefault="005834BC" w:rsidP="005834BC">
            <w:pPr>
              <w:jc w:val="center"/>
            </w:pPr>
            <w:r>
              <w:t>0.004</w:t>
            </w:r>
          </w:p>
        </w:tc>
        <w:tc>
          <w:tcPr>
            <w:tcW w:w="851" w:type="dxa"/>
          </w:tcPr>
          <w:p w14:paraId="48139595" w14:textId="77777777" w:rsidR="005834BC" w:rsidRPr="002D1020" w:rsidRDefault="005834BC" w:rsidP="005834BC">
            <w:pPr>
              <w:jc w:val="center"/>
            </w:pPr>
          </w:p>
        </w:tc>
        <w:tc>
          <w:tcPr>
            <w:tcW w:w="2262" w:type="dxa"/>
          </w:tcPr>
          <w:p w14:paraId="578680B9" w14:textId="5287242E" w:rsidR="005834BC" w:rsidRPr="002D1020" w:rsidRDefault="00660611" w:rsidP="005834BC">
            <w:pPr>
              <w:jc w:val="center"/>
            </w:pPr>
            <w:r>
              <w:t>1.13 (1.06-1.20)</w:t>
            </w:r>
          </w:p>
        </w:tc>
        <w:tc>
          <w:tcPr>
            <w:tcW w:w="992" w:type="dxa"/>
            <w:gridSpan w:val="2"/>
          </w:tcPr>
          <w:p w14:paraId="4892C839" w14:textId="29BA6AB4" w:rsidR="005834BC" w:rsidRPr="002D1020" w:rsidRDefault="00660611" w:rsidP="005834BC">
            <w:pPr>
              <w:jc w:val="center"/>
            </w:pPr>
            <w:r>
              <w:t>&lt;0.001</w:t>
            </w:r>
          </w:p>
        </w:tc>
        <w:tc>
          <w:tcPr>
            <w:tcW w:w="851" w:type="dxa"/>
            <w:gridSpan w:val="2"/>
          </w:tcPr>
          <w:p w14:paraId="13D94A00" w14:textId="77777777" w:rsidR="005834BC" w:rsidRPr="002D1020" w:rsidRDefault="005834BC" w:rsidP="005834BC">
            <w:pPr>
              <w:jc w:val="center"/>
            </w:pPr>
          </w:p>
        </w:tc>
      </w:tr>
      <w:tr w:rsidR="005834BC" w:rsidRPr="002D1020" w14:paraId="6EB94762" w14:textId="11F88C7D" w:rsidTr="00955A42">
        <w:trPr>
          <w:gridAfter w:val="1"/>
          <w:wAfter w:w="6" w:type="dxa"/>
        </w:trPr>
        <w:tc>
          <w:tcPr>
            <w:tcW w:w="1982" w:type="dxa"/>
          </w:tcPr>
          <w:p w14:paraId="691939F8" w14:textId="77777777" w:rsidR="005834BC" w:rsidRPr="002D1020" w:rsidRDefault="005834BC" w:rsidP="005834BC">
            <w:pPr>
              <w:rPr>
                <w:b/>
              </w:rPr>
            </w:pPr>
            <w:r w:rsidRPr="002D1020">
              <w:rPr>
                <w:b/>
              </w:rPr>
              <w:t>Asthma</w:t>
            </w:r>
          </w:p>
        </w:tc>
        <w:tc>
          <w:tcPr>
            <w:tcW w:w="2124" w:type="dxa"/>
          </w:tcPr>
          <w:p w14:paraId="07D1C17A" w14:textId="77777777" w:rsidR="005834BC" w:rsidRPr="002D1020" w:rsidRDefault="005834BC" w:rsidP="005834BC">
            <w:pPr>
              <w:jc w:val="center"/>
            </w:pPr>
            <w:r>
              <w:t>1.00 (0.93-1.07)</w:t>
            </w:r>
          </w:p>
        </w:tc>
        <w:tc>
          <w:tcPr>
            <w:tcW w:w="992" w:type="dxa"/>
          </w:tcPr>
          <w:p w14:paraId="14F82BC2" w14:textId="77777777" w:rsidR="005834BC" w:rsidRPr="002D1020" w:rsidRDefault="005834BC" w:rsidP="005834BC">
            <w:pPr>
              <w:jc w:val="center"/>
            </w:pPr>
            <w:r>
              <w:t>0.972</w:t>
            </w:r>
          </w:p>
        </w:tc>
        <w:tc>
          <w:tcPr>
            <w:tcW w:w="851" w:type="dxa"/>
          </w:tcPr>
          <w:p w14:paraId="0FB35B11" w14:textId="77777777" w:rsidR="005834BC" w:rsidRPr="002D1020" w:rsidRDefault="005834BC" w:rsidP="005834BC">
            <w:pPr>
              <w:jc w:val="center"/>
            </w:pPr>
          </w:p>
        </w:tc>
        <w:tc>
          <w:tcPr>
            <w:tcW w:w="2262" w:type="dxa"/>
          </w:tcPr>
          <w:p w14:paraId="036528C9" w14:textId="23D1910F" w:rsidR="005834BC" w:rsidRPr="002D1020" w:rsidRDefault="00660611" w:rsidP="005834BC">
            <w:pPr>
              <w:jc w:val="center"/>
            </w:pPr>
            <w:r>
              <w:t>0.92 (0.88-0.95)</w:t>
            </w:r>
          </w:p>
        </w:tc>
        <w:tc>
          <w:tcPr>
            <w:tcW w:w="992" w:type="dxa"/>
            <w:gridSpan w:val="2"/>
          </w:tcPr>
          <w:p w14:paraId="30DC9A91" w14:textId="6F9C43C5" w:rsidR="005834BC" w:rsidRPr="002D1020" w:rsidRDefault="00660611" w:rsidP="005834BC">
            <w:pPr>
              <w:jc w:val="center"/>
            </w:pPr>
            <w:r>
              <w:t>&lt;0.001</w:t>
            </w:r>
          </w:p>
        </w:tc>
        <w:tc>
          <w:tcPr>
            <w:tcW w:w="851" w:type="dxa"/>
            <w:gridSpan w:val="2"/>
          </w:tcPr>
          <w:p w14:paraId="07324A84" w14:textId="77777777" w:rsidR="005834BC" w:rsidRPr="002D1020" w:rsidRDefault="005834BC" w:rsidP="005834BC">
            <w:pPr>
              <w:jc w:val="center"/>
            </w:pPr>
          </w:p>
        </w:tc>
      </w:tr>
      <w:tr w:rsidR="005834BC" w:rsidRPr="002D1020" w14:paraId="65BB5FE3" w14:textId="2F6158C9" w:rsidTr="00955A42">
        <w:trPr>
          <w:gridAfter w:val="1"/>
          <w:wAfter w:w="6" w:type="dxa"/>
        </w:trPr>
        <w:tc>
          <w:tcPr>
            <w:tcW w:w="1982" w:type="dxa"/>
          </w:tcPr>
          <w:p w14:paraId="54F45AE2" w14:textId="77777777" w:rsidR="005834BC" w:rsidRPr="002D1020" w:rsidRDefault="005834BC" w:rsidP="005834BC">
            <w:pPr>
              <w:rPr>
                <w:b/>
              </w:rPr>
            </w:pPr>
            <w:r w:rsidRPr="002D1020">
              <w:rPr>
                <w:b/>
              </w:rPr>
              <w:t xml:space="preserve">MI </w:t>
            </w:r>
          </w:p>
        </w:tc>
        <w:tc>
          <w:tcPr>
            <w:tcW w:w="2124" w:type="dxa"/>
          </w:tcPr>
          <w:p w14:paraId="3D4F79AD" w14:textId="77777777" w:rsidR="005834BC" w:rsidRPr="002D1020" w:rsidRDefault="005834BC" w:rsidP="005834BC">
            <w:pPr>
              <w:jc w:val="center"/>
            </w:pPr>
            <w:r>
              <w:t>0.94 (0.84-1.06)</w:t>
            </w:r>
          </w:p>
        </w:tc>
        <w:tc>
          <w:tcPr>
            <w:tcW w:w="992" w:type="dxa"/>
          </w:tcPr>
          <w:p w14:paraId="2CFBB911" w14:textId="77777777" w:rsidR="005834BC" w:rsidRPr="002D1020" w:rsidRDefault="005834BC" w:rsidP="005834BC">
            <w:pPr>
              <w:jc w:val="center"/>
            </w:pPr>
            <w:r>
              <w:t>0.317</w:t>
            </w:r>
          </w:p>
        </w:tc>
        <w:tc>
          <w:tcPr>
            <w:tcW w:w="851" w:type="dxa"/>
          </w:tcPr>
          <w:p w14:paraId="4FF78523" w14:textId="77777777" w:rsidR="005834BC" w:rsidRPr="002D1020" w:rsidRDefault="005834BC" w:rsidP="005834BC">
            <w:pPr>
              <w:jc w:val="center"/>
            </w:pPr>
          </w:p>
        </w:tc>
        <w:tc>
          <w:tcPr>
            <w:tcW w:w="2262" w:type="dxa"/>
          </w:tcPr>
          <w:p w14:paraId="0666E4F5" w14:textId="30CB1C9C" w:rsidR="005834BC" w:rsidRPr="002D1020" w:rsidRDefault="00660611" w:rsidP="005834BC">
            <w:pPr>
              <w:jc w:val="center"/>
            </w:pPr>
            <w:r>
              <w:t>1.17 (1.09-1.27)</w:t>
            </w:r>
          </w:p>
        </w:tc>
        <w:tc>
          <w:tcPr>
            <w:tcW w:w="992" w:type="dxa"/>
            <w:gridSpan w:val="2"/>
          </w:tcPr>
          <w:p w14:paraId="3608B03C" w14:textId="58E0C83D" w:rsidR="005834BC" w:rsidRPr="002D1020" w:rsidRDefault="00660611" w:rsidP="005834BC">
            <w:pPr>
              <w:jc w:val="center"/>
            </w:pPr>
            <w:r>
              <w:t>&lt;0.001</w:t>
            </w:r>
          </w:p>
        </w:tc>
        <w:tc>
          <w:tcPr>
            <w:tcW w:w="851" w:type="dxa"/>
            <w:gridSpan w:val="2"/>
          </w:tcPr>
          <w:p w14:paraId="4497DEA7" w14:textId="77777777" w:rsidR="005834BC" w:rsidRPr="002D1020" w:rsidRDefault="005834BC" w:rsidP="005834BC">
            <w:pPr>
              <w:jc w:val="center"/>
            </w:pPr>
          </w:p>
        </w:tc>
      </w:tr>
      <w:tr w:rsidR="005834BC" w:rsidRPr="002D1020" w14:paraId="7E5D3E88" w14:textId="11457906" w:rsidTr="00955A42">
        <w:trPr>
          <w:gridAfter w:val="1"/>
          <w:wAfter w:w="6" w:type="dxa"/>
        </w:trPr>
        <w:tc>
          <w:tcPr>
            <w:tcW w:w="1982" w:type="dxa"/>
          </w:tcPr>
          <w:p w14:paraId="605A6EF0" w14:textId="77777777" w:rsidR="005834BC" w:rsidRPr="002D1020" w:rsidRDefault="005834BC" w:rsidP="005834BC">
            <w:pPr>
              <w:rPr>
                <w:b/>
              </w:rPr>
            </w:pPr>
            <w:r w:rsidRPr="002D1020">
              <w:rPr>
                <w:b/>
              </w:rPr>
              <w:t>Stroke</w:t>
            </w:r>
          </w:p>
        </w:tc>
        <w:tc>
          <w:tcPr>
            <w:tcW w:w="2124" w:type="dxa"/>
          </w:tcPr>
          <w:p w14:paraId="085EE779" w14:textId="77777777" w:rsidR="005834BC" w:rsidRPr="002D1020" w:rsidRDefault="005834BC" w:rsidP="005834BC">
            <w:pPr>
              <w:jc w:val="center"/>
            </w:pPr>
            <w:r>
              <w:t>1.13 (0.97-1.31)</w:t>
            </w:r>
          </w:p>
        </w:tc>
        <w:tc>
          <w:tcPr>
            <w:tcW w:w="992" w:type="dxa"/>
          </w:tcPr>
          <w:p w14:paraId="3BE2D138" w14:textId="77777777" w:rsidR="005834BC" w:rsidRPr="002D1020" w:rsidRDefault="005834BC" w:rsidP="005834BC">
            <w:pPr>
              <w:jc w:val="center"/>
            </w:pPr>
            <w:r>
              <w:t>0.111</w:t>
            </w:r>
          </w:p>
        </w:tc>
        <w:tc>
          <w:tcPr>
            <w:tcW w:w="851" w:type="dxa"/>
          </w:tcPr>
          <w:p w14:paraId="07811708" w14:textId="77777777" w:rsidR="005834BC" w:rsidRPr="002D1020" w:rsidRDefault="005834BC" w:rsidP="005834BC">
            <w:pPr>
              <w:jc w:val="center"/>
            </w:pPr>
          </w:p>
        </w:tc>
        <w:tc>
          <w:tcPr>
            <w:tcW w:w="2262" w:type="dxa"/>
          </w:tcPr>
          <w:p w14:paraId="6C9DD2D3" w14:textId="68F81731" w:rsidR="005834BC" w:rsidRPr="002D1020" w:rsidRDefault="00C571AB" w:rsidP="005834BC">
            <w:pPr>
              <w:jc w:val="center"/>
            </w:pPr>
            <w:r>
              <w:t>1.19 (1.07-1.32)</w:t>
            </w:r>
          </w:p>
        </w:tc>
        <w:tc>
          <w:tcPr>
            <w:tcW w:w="992" w:type="dxa"/>
            <w:gridSpan w:val="2"/>
          </w:tcPr>
          <w:p w14:paraId="55229C82" w14:textId="5A43FDE8" w:rsidR="005834BC" w:rsidRPr="002D1020" w:rsidRDefault="00C571AB" w:rsidP="005834BC">
            <w:pPr>
              <w:jc w:val="center"/>
            </w:pPr>
            <w:r>
              <w:t>0.001</w:t>
            </w:r>
          </w:p>
        </w:tc>
        <w:tc>
          <w:tcPr>
            <w:tcW w:w="851" w:type="dxa"/>
            <w:gridSpan w:val="2"/>
          </w:tcPr>
          <w:p w14:paraId="3140922E" w14:textId="77777777" w:rsidR="005834BC" w:rsidRPr="002D1020" w:rsidRDefault="005834BC" w:rsidP="005834BC">
            <w:pPr>
              <w:jc w:val="center"/>
            </w:pPr>
          </w:p>
        </w:tc>
      </w:tr>
      <w:tr w:rsidR="005834BC" w:rsidRPr="002D1020" w14:paraId="69238649" w14:textId="1534AEA1" w:rsidTr="00955A42">
        <w:trPr>
          <w:gridAfter w:val="1"/>
          <w:wAfter w:w="6" w:type="dxa"/>
        </w:trPr>
        <w:tc>
          <w:tcPr>
            <w:tcW w:w="1982" w:type="dxa"/>
          </w:tcPr>
          <w:p w14:paraId="5A34E330" w14:textId="77777777" w:rsidR="005834BC" w:rsidRPr="002D1020" w:rsidRDefault="005834BC" w:rsidP="005834BC">
            <w:pPr>
              <w:rPr>
                <w:b/>
              </w:rPr>
            </w:pPr>
            <w:r w:rsidRPr="002D1020">
              <w:rPr>
                <w:b/>
              </w:rPr>
              <w:t>HF</w:t>
            </w:r>
          </w:p>
        </w:tc>
        <w:tc>
          <w:tcPr>
            <w:tcW w:w="2124" w:type="dxa"/>
          </w:tcPr>
          <w:p w14:paraId="39FC84FA" w14:textId="77777777" w:rsidR="005834BC" w:rsidRPr="002D1020" w:rsidRDefault="005834BC" w:rsidP="005834BC">
            <w:pPr>
              <w:jc w:val="center"/>
            </w:pPr>
            <w:r>
              <w:t>0.93 (0.81-1.05)</w:t>
            </w:r>
          </w:p>
        </w:tc>
        <w:tc>
          <w:tcPr>
            <w:tcW w:w="992" w:type="dxa"/>
          </w:tcPr>
          <w:p w14:paraId="27862AD0" w14:textId="77777777" w:rsidR="005834BC" w:rsidRPr="002D1020" w:rsidRDefault="005834BC" w:rsidP="005834BC">
            <w:pPr>
              <w:jc w:val="center"/>
            </w:pPr>
            <w:r>
              <w:t>0.237</w:t>
            </w:r>
          </w:p>
        </w:tc>
        <w:tc>
          <w:tcPr>
            <w:tcW w:w="851" w:type="dxa"/>
          </w:tcPr>
          <w:p w14:paraId="612525AF" w14:textId="77777777" w:rsidR="005834BC" w:rsidRPr="002D1020" w:rsidRDefault="005834BC" w:rsidP="005834BC">
            <w:pPr>
              <w:jc w:val="center"/>
            </w:pPr>
          </w:p>
        </w:tc>
        <w:tc>
          <w:tcPr>
            <w:tcW w:w="2262" w:type="dxa"/>
          </w:tcPr>
          <w:p w14:paraId="1274DAA0" w14:textId="727ED41E" w:rsidR="005834BC" w:rsidRPr="002D1020" w:rsidRDefault="00C571AB" w:rsidP="005834BC">
            <w:pPr>
              <w:jc w:val="center"/>
            </w:pPr>
            <w:r>
              <w:t>1.29 (1.19-1.39)</w:t>
            </w:r>
          </w:p>
        </w:tc>
        <w:tc>
          <w:tcPr>
            <w:tcW w:w="992" w:type="dxa"/>
            <w:gridSpan w:val="2"/>
          </w:tcPr>
          <w:p w14:paraId="0E655C97" w14:textId="426EA6C0" w:rsidR="005834BC" w:rsidRPr="002D1020" w:rsidRDefault="00C571AB" w:rsidP="005834BC">
            <w:pPr>
              <w:jc w:val="center"/>
            </w:pPr>
            <w:r>
              <w:t>&lt;0.001</w:t>
            </w:r>
          </w:p>
        </w:tc>
        <w:tc>
          <w:tcPr>
            <w:tcW w:w="851" w:type="dxa"/>
            <w:gridSpan w:val="2"/>
          </w:tcPr>
          <w:p w14:paraId="211C07A5" w14:textId="77777777" w:rsidR="005834BC" w:rsidRPr="002D1020" w:rsidRDefault="005834BC" w:rsidP="005834BC">
            <w:pPr>
              <w:jc w:val="center"/>
            </w:pPr>
          </w:p>
        </w:tc>
      </w:tr>
      <w:tr w:rsidR="005834BC" w:rsidRPr="002D1020" w14:paraId="4483EBCC" w14:textId="4B5DFE69" w:rsidTr="00955A42">
        <w:trPr>
          <w:gridAfter w:val="1"/>
          <w:wAfter w:w="6" w:type="dxa"/>
        </w:trPr>
        <w:tc>
          <w:tcPr>
            <w:tcW w:w="1982" w:type="dxa"/>
          </w:tcPr>
          <w:p w14:paraId="12E384F3" w14:textId="77777777" w:rsidR="005834BC" w:rsidRPr="002D1020" w:rsidRDefault="005834BC" w:rsidP="005834BC">
            <w:pPr>
              <w:rPr>
                <w:b/>
              </w:rPr>
            </w:pPr>
            <w:r w:rsidRPr="002D1020">
              <w:rPr>
                <w:b/>
              </w:rPr>
              <w:t xml:space="preserve">Lung cancer </w:t>
            </w:r>
          </w:p>
        </w:tc>
        <w:tc>
          <w:tcPr>
            <w:tcW w:w="2124" w:type="dxa"/>
          </w:tcPr>
          <w:p w14:paraId="3D701D5E" w14:textId="77777777" w:rsidR="005834BC" w:rsidRPr="002D1020" w:rsidRDefault="005834BC" w:rsidP="005834BC">
            <w:pPr>
              <w:jc w:val="center"/>
            </w:pPr>
            <w:r>
              <w:t>1.22 (0.80-1.87)</w:t>
            </w:r>
          </w:p>
        </w:tc>
        <w:tc>
          <w:tcPr>
            <w:tcW w:w="992" w:type="dxa"/>
          </w:tcPr>
          <w:p w14:paraId="112376BE" w14:textId="77777777" w:rsidR="005834BC" w:rsidRPr="002D1020" w:rsidRDefault="005834BC" w:rsidP="005834BC">
            <w:pPr>
              <w:jc w:val="center"/>
            </w:pPr>
            <w:r>
              <w:t>0.361</w:t>
            </w:r>
          </w:p>
        </w:tc>
        <w:tc>
          <w:tcPr>
            <w:tcW w:w="851" w:type="dxa"/>
          </w:tcPr>
          <w:p w14:paraId="188F1777" w14:textId="77777777" w:rsidR="005834BC" w:rsidRPr="002D1020" w:rsidRDefault="005834BC" w:rsidP="005834BC">
            <w:pPr>
              <w:jc w:val="center"/>
            </w:pPr>
          </w:p>
        </w:tc>
        <w:tc>
          <w:tcPr>
            <w:tcW w:w="2262" w:type="dxa"/>
          </w:tcPr>
          <w:p w14:paraId="5088779E" w14:textId="3ADEE215" w:rsidR="005834BC" w:rsidRPr="002D1020" w:rsidRDefault="00660611" w:rsidP="005834BC">
            <w:pPr>
              <w:jc w:val="center"/>
            </w:pPr>
            <w:r>
              <w:t>1</w:t>
            </w:r>
            <w:r w:rsidR="00C571AB">
              <w:t>.13 (0.85-1.51)</w:t>
            </w:r>
          </w:p>
        </w:tc>
        <w:tc>
          <w:tcPr>
            <w:tcW w:w="992" w:type="dxa"/>
            <w:gridSpan w:val="2"/>
          </w:tcPr>
          <w:p w14:paraId="7B0DD860" w14:textId="5B4868CE" w:rsidR="005834BC" w:rsidRPr="002D1020" w:rsidRDefault="00C571AB" w:rsidP="005834BC">
            <w:pPr>
              <w:jc w:val="center"/>
            </w:pPr>
            <w:r>
              <w:t>0.387</w:t>
            </w:r>
          </w:p>
        </w:tc>
        <w:tc>
          <w:tcPr>
            <w:tcW w:w="851" w:type="dxa"/>
            <w:gridSpan w:val="2"/>
          </w:tcPr>
          <w:p w14:paraId="6FF5E832" w14:textId="77777777" w:rsidR="005834BC" w:rsidRPr="002D1020" w:rsidRDefault="005834BC" w:rsidP="005834BC">
            <w:pPr>
              <w:jc w:val="center"/>
            </w:pPr>
          </w:p>
        </w:tc>
      </w:tr>
      <w:tr w:rsidR="005834BC" w:rsidRPr="002D1020" w14:paraId="6BD8E977" w14:textId="47D9AF23" w:rsidTr="00955A42">
        <w:trPr>
          <w:gridAfter w:val="1"/>
          <w:wAfter w:w="6" w:type="dxa"/>
        </w:trPr>
        <w:tc>
          <w:tcPr>
            <w:tcW w:w="1982" w:type="dxa"/>
          </w:tcPr>
          <w:p w14:paraId="13F9DA76" w14:textId="77777777" w:rsidR="005834BC" w:rsidRPr="002D1020" w:rsidRDefault="005834BC" w:rsidP="005834BC">
            <w:pPr>
              <w:rPr>
                <w:b/>
              </w:rPr>
            </w:pPr>
            <w:r w:rsidRPr="002D1020">
              <w:rPr>
                <w:b/>
              </w:rPr>
              <w:t xml:space="preserve">Bronchiectasis </w:t>
            </w:r>
          </w:p>
        </w:tc>
        <w:tc>
          <w:tcPr>
            <w:tcW w:w="2124" w:type="dxa"/>
          </w:tcPr>
          <w:p w14:paraId="733EA32D" w14:textId="77777777" w:rsidR="005834BC" w:rsidRPr="002D1020" w:rsidRDefault="005834BC" w:rsidP="005834BC">
            <w:pPr>
              <w:jc w:val="center"/>
            </w:pPr>
            <w:r>
              <w:t>0.97 (0.80-1.19)</w:t>
            </w:r>
          </w:p>
        </w:tc>
        <w:tc>
          <w:tcPr>
            <w:tcW w:w="992" w:type="dxa"/>
          </w:tcPr>
          <w:p w14:paraId="4506EC09" w14:textId="77777777" w:rsidR="005834BC" w:rsidRPr="002D1020" w:rsidRDefault="005834BC" w:rsidP="005834BC">
            <w:pPr>
              <w:jc w:val="center"/>
            </w:pPr>
            <w:r>
              <w:t>0.792</w:t>
            </w:r>
          </w:p>
        </w:tc>
        <w:tc>
          <w:tcPr>
            <w:tcW w:w="851" w:type="dxa"/>
          </w:tcPr>
          <w:p w14:paraId="3599E452" w14:textId="77777777" w:rsidR="005834BC" w:rsidRPr="002D1020" w:rsidRDefault="005834BC" w:rsidP="005834BC">
            <w:pPr>
              <w:jc w:val="center"/>
            </w:pPr>
          </w:p>
        </w:tc>
        <w:tc>
          <w:tcPr>
            <w:tcW w:w="2262" w:type="dxa"/>
          </w:tcPr>
          <w:p w14:paraId="29FA9217" w14:textId="7A1F05F8" w:rsidR="005834BC" w:rsidRPr="002D1020" w:rsidRDefault="00C571AB" w:rsidP="005834BC">
            <w:pPr>
              <w:jc w:val="center"/>
            </w:pPr>
            <w:r>
              <w:t>1.02 (0.90-1.15)</w:t>
            </w:r>
          </w:p>
        </w:tc>
        <w:tc>
          <w:tcPr>
            <w:tcW w:w="992" w:type="dxa"/>
            <w:gridSpan w:val="2"/>
          </w:tcPr>
          <w:p w14:paraId="03EB95EE" w14:textId="6602B56C" w:rsidR="005834BC" w:rsidRPr="002D1020" w:rsidRDefault="00C571AB" w:rsidP="005834BC">
            <w:pPr>
              <w:jc w:val="center"/>
            </w:pPr>
            <w:r>
              <w:t>0.754</w:t>
            </w:r>
          </w:p>
        </w:tc>
        <w:tc>
          <w:tcPr>
            <w:tcW w:w="851" w:type="dxa"/>
            <w:gridSpan w:val="2"/>
          </w:tcPr>
          <w:p w14:paraId="0520BDFD" w14:textId="77777777" w:rsidR="005834BC" w:rsidRPr="002D1020" w:rsidRDefault="005834BC" w:rsidP="005834BC">
            <w:pPr>
              <w:jc w:val="center"/>
            </w:pPr>
          </w:p>
        </w:tc>
      </w:tr>
      <w:tr w:rsidR="005834BC" w:rsidRPr="002D1020" w14:paraId="3994C5D5" w14:textId="54255871" w:rsidTr="00955A42">
        <w:trPr>
          <w:gridAfter w:val="1"/>
          <w:wAfter w:w="6" w:type="dxa"/>
        </w:trPr>
        <w:tc>
          <w:tcPr>
            <w:tcW w:w="1982" w:type="dxa"/>
          </w:tcPr>
          <w:p w14:paraId="7B816599" w14:textId="77777777" w:rsidR="005834BC" w:rsidRPr="002D1020" w:rsidRDefault="005834BC" w:rsidP="005834BC">
            <w:pPr>
              <w:rPr>
                <w:b/>
              </w:rPr>
            </w:pPr>
            <w:r w:rsidRPr="002D1020">
              <w:rPr>
                <w:b/>
              </w:rPr>
              <w:t xml:space="preserve">GORD </w:t>
            </w:r>
          </w:p>
        </w:tc>
        <w:tc>
          <w:tcPr>
            <w:tcW w:w="2124" w:type="dxa"/>
          </w:tcPr>
          <w:p w14:paraId="2E23AA06" w14:textId="77777777" w:rsidR="005834BC" w:rsidRPr="002D1020" w:rsidRDefault="005834BC" w:rsidP="005834BC">
            <w:pPr>
              <w:jc w:val="center"/>
            </w:pPr>
            <w:r>
              <w:t>0.98 (0.86-1.11)</w:t>
            </w:r>
          </w:p>
        </w:tc>
        <w:tc>
          <w:tcPr>
            <w:tcW w:w="992" w:type="dxa"/>
          </w:tcPr>
          <w:p w14:paraId="293E835E" w14:textId="77777777" w:rsidR="005834BC" w:rsidRPr="002D1020" w:rsidRDefault="005834BC" w:rsidP="005834BC">
            <w:pPr>
              <w:jc w:val="center"/>
            </w:pPr>
            <w:r>
              <w:t>0.715</w:t>
            </w:r>
          </w:p>
        </w:tc>
        <w:tc>
          <w:tcPr>
            <w:tcW w:w="851" w:type="dxa"/>
          </w:tcPr>
          <w:p w14:paraId="5E428929" w14:textId="77777777" w:rsidR="005834BC" w:rsidRPr="002D1020" w:rsidRDefault="005834BC" w:rsidP="005834BC">
            <w:pPr>
              <w:jc w:val="center"/>
            </w:pPr>
          </w:p>
        </w:tc>
        <w:tc>
          <w:tcPr>
            <w:tcW w:w="2262" w:type="dxa"/>
          </w:tcPr>
          <w:p w14:paraId="38ACBD6E" w14:textId="0EC8AD26" w:rsidR="005834BC" w:rsidRPr="002D1020" w:rsidRDefault="00C571AB" w:rsidP="005834BC">
            <w:pPr>
              <w:jc w:val="center"/>
            </w:pPr>
            <w:r>
              <w:t>0.96 (0.87-1.05)</w:t>
            </w:r>
          </w:p>
        </w:tc>
        <w:tc>
          <w:tcPr>
            <w:tcW w:w="992" w:type="dxa"/>
            <w:gridSpan w:val="2"/>
          </w:tcPr>
          <w:p w14:paraId="5455FCB2" w14:textId="58AC6B82" w:rsidR="005834BC" w:rsidRPr="002D1020" w:rsidRDefault="00C571AB" w:rsidP="005834BC">
            <w:pPr>
              <w:jc w:val="center"/>
            </w:pPr>
            <w:r>
              <w:t>0.345</w:t>
            </w:r>
          </w:p>
        </w:tc>
        <w:tc>
          <w:tcPr>
            <w:tcW w:w="851" w:type="dxa"/>
            <w:gridSpan w:val="2"/>
          </w:tcPr>
          <w:p w14:paraId="37BED678" w14:textId="77777777" w:rsidR="005834BC" w:rsidRPr="002D1020" w:rsidRDefault="005834BC" w:rsidP="005834BC">
            <w:pPr>
              <w:jc w:val="center"/>
            </w:pPr>
          </w:p>
        </w:tc>
      </w:tr>
      <w:tr w:rsidR="005834BC" w:rsidRPr="002D1020" w14:paraId="1CCA8B6F" w14:textId="2F369741" w:rsidTr="00955A42">
        <w:trPr>
          <w:gridAfter w:val="1"/>
          <w:wAfter w:w="6" w:type="dxa"/>
        </w:trPr>
        <w:tc>
          <w:tcPr>
            <w:tcW w:w="1982" w:type="dxa"/>
          </w:tcPr>
          <w:p w14:paraId="1B76515A" w14:textId="77777777" w:rsidR="005834BC" w:rsidRPr="002D1020" w:rsidRDefault="005834BC" w:rsidP="005834BC">
            <w:pPr>
              <w:rPr>
                <w:b/>
              </w:rPr>
            </w:pPr>
            <w:r w:rsidRPr="002D1020">
              <w:rPr>
                <w:b/>
              </w:rPr>
              <w:t xml:space="preserve">Anxiety </w:t>
            </w:r>
          </w:p>
        </w:tc>
        <w:tc>
          <w:tcPr>
            <w:tcW w:w="2124" w:type="dxa"/>
          </w:tcPr>
          <w:p w14:paraId="251B9C6C" w14:textId="77777777" w:rsidR="005834BC" w:rsidRPr="002D1020" w:rsidRDefault="005834BC" w:rsidP="005834BC">
            <w:pPr>
              <w:jc w:val="center"/>
            </w:pPr>
            <w:r>
              <w:t>1.00 (0.89-1.13)</w:t>
            </w:r>
          </w:p>
        </w:tc>
        <w:tc>
          <w:tcPr>
            <w:tcW w:w="992" w:type="dxa"/>
          </w:tcPr>
          <w:p w14:paraId="2F4CB3F3" w14:textId="77777777" w:rsidR="005834BC" w:rsidRPr="002D1020" w:rsidRDefault="005834BC" w:rsidP="005834BC">
            <w:pPr>
              <w:jc w:val="center"/>
            </w:pPr>
            <w:r>
              <w:t>0.979</w:t>
            </w:r>
          </w:p>
        </w:tc>
        <w:tc>
          <w:tcPr>
            <w:tcW w:w="851" w:type="dxa"/>
          </w:tcPr>
          <w:p w14:paraId="2CA04D84" w14:textId="77777777" w:rsidR="005834BC" w:rsidRPr="002D1020" w:rsidRDefault="005834BC" w:rsidP="005834BC">
            <w:pPr>
              <w:jc w:val="center"/>
            </w:pPr>
          </w:p>
        </w:tc>
        <w:tc>
          <w:tcPr>
            <w:tcW w:w="2262" w:type="dxa"/>
          </w:tcPr>
          <w:p w14:paraId="56D7AFF5" w14:textId="0F5EEC5B" w:rsidR="005834BC" w:rsidRPr="002D1020" w:rsidRDefault="00C571AB" w:rsidP="005834BC">
            <w:pPr>
              <w:jc w:val="center"/>
            </w:pPr>
            <w:r>
              <w:t>1.11 (1.03-1.19)</w:t>
            </w:r>
          </w:p>
        </w:tc>
        <w:tc>
          <w:tcPr>
            <w:tcW w:w="992" w:type="dxa"/>
            <w:gridSpan w:val="2"/>
          </w:tcPr>
          <w:p w14:paraId="0FB79077" w14:textId="488DFDF7" w:rsidR="005834BC" w:rsidRPr="002D1020" w:rsidRDefault="00C571AB" w:rsidP="005834BC">
            <w:pPr>
              <w:jc w:val="center"/>
            </w:pPr>
            <w:r>
              <w:t>0.008</w:t>
            </w:r>
          </w:p>
        </w:tc>
        <w:tc>
          <w:tcPr>
            <w:tcW w:w="851" w:type="dxa"/>
            <w:gridSpan w:val="2"/>
          </w:tcPr>
          <w:p w14:paraId="5C557466" w14:textId="77777777" w:rsidR="005834BC" w:rsidRPr="002D1020" w:rsidRDefault="005834BC" w:rsidP="005834BC">
            <w:pPr>
              <w:jc w:val="center"/>
            </w:pPr>
          </w:p>
        </w:tc>
      </w:tr>
      <w:tr w:rsidR="005834BC" w:rsidRPr="002D1020" w14:paraId="15B0C31F" w14:textId="555F5A73" w:rsidTr="00955A42">
        <w:trPr>
          <w:gridAfter w:val="1"/>
          <w:wAfter w:w="6" w:type="dxa"/>
        </w:trPr>
        <w:tc>
          <w:tcPr>
            <w:tcW w:w="1982" w:type="dxa"/>
          </w:tcPr>
          <w:p w14:paraId="2153E9EF" w14:textId="77777777" w:rsidR="005834BC" w:rsidRPr="002D1020" w:rsidRDefault="005834BC" w:rsidP="005834BC">
            <w:pPr>
              <w:rPr>
                <w:b/>
              </w:rPr>
            </w:pPr>
            <w:r w:rsidRPr="002D1020">
              <w:rPr>
                <w:b/>
              </w:rPr>
              <w:t xml:space="preserve">Depression </w:t>
            </w:r>
          </w:p>
        </w:tc>
        <w:tc>
          <w:tcPr>
            <w:tcW w:w="2124" w:type="dxa"/>
          </w:tcPr>
          <w:p w14:paraId="2B4229AD" w14:textId="77777777" w:rsidR="005834BC" w:rsidRPr="002D1020" w:rsidRDefault="005834BC" w:rsidP="005834BC">
            <w:pPr>
              <w:jc w:val="center"/>
            </w:pPr>
            <w:r>
              <w:t>1.10 (0.99-1.23)</w:t>
            </w:r>
          </w:p>
        </w:tc>
        <w:tc>
          <w:tcPr>
            <w:tcW w:w="992" w:type="dxa"/>
          </w:tcPr>
          <w:p w14:paraId="2445A000" w14:textId="77777777" w:rsidR="005834BC" w:rsidRPr="002D1020" w:rsidRDefault="005834BC" w:rsidP="005834BC">
            <w:pPr>
              <w:jc w:val="center"/>
            </w:pPr>
            <w:r>
              <w:t>0.077</w:t>
            </w:r>
          </w:p>
        </w:tc>
        <w:tc>
          <w:tcPr>
            <w:tcW w:w="851" w:type="dxa"/>
          </w:tcPr>
          <w:p w14:paraId="1E17E4C9" w14:textId="77777777" w:rsidR="005834BC" w:rsidRPr="002D1020" w:rsidRDefault="005834BC" w:rsidP="005834BC">
            <w:pPr>
              <w:jc w:val="center"/>
            </w:pPr>
          </w:p>
        </w:tc>
        <w:tc>
          <w:tcPr>
            <w:tcW w:w="2262" w:type="dxa"/>
          </w:tcPr>
          <w:p w14:paraId="567B4BB9" w14:textId="6C502DEF" w:rsidR="005834BC" w:rsidRPr="002D1020" w:rsidRDefault="00C571AB" w:rsidP="005834BC">
            <w:pPr>
              <w:jc w:val="center"/>
            </w:pPr>
            <w:r>
              <w:t>1.09 (1.02-1.18)</w:t>
            </w:r>
          </w:p>
        </w:tc>
        <w:tc>
          <w:tcPr>
            <w:tcW w:w="992" w:type="dxa"/>
            <w:gridSpan w:val="2"/>
          </w:tcPr>
          <w:p w14:paraId="4BDF2969" w14:textId="72683D7F" w:rsidR="005834BC" w:rsidRPr="002D1020" w:rsidRDefault="00C571AB" w:rsidP="005834BC">
            <w:pPr>
              <w:jc w:val="center"/>
            </w:pPr>
            <w:r>
              <w:t>0.018</w:t>
            </w:r>
          </w:p>
        </w:tc>
        <w:tc>
          <w:tcPr>
            <w:tcW w:w="851" w:type="dxa"/>
            <w:gridSpan w:val="2"/>
          </w:tcPr>
          <w:p w14:paraId="461DCF1C" w14:textId="77777777" w:rsidR="005834BC" w:rsidRPr="002D1020" w:rsidRDefault="005834BC" w:rsidP="005834BC">
            <w:pPr>
              <w:jc w:val="center"/>
            </w:pPr>
          </w:p>
        </w:tc>
      </w:tr>
      <w:tr w:rsidR="005834BC" w:rsidRPr="002D1020" w14:paraId="3C648911" w14:textId="009F3D24" w:rsidTr="00955A42">
        <w:trPr>
          <w:gridAfter w:val="1"/>
          <w:wAfter w:w="6" w:type="dxa"/>
        </w:trPr>
        <w:tc>
          <w:tcPr>
            <w:tcW w:w="1982" w:type="dxa"/>
          </w:tcPr>
          <w:p w14:paraId="393A3668" w14:textId="77777777" w:rsidR="005834BC" w:rsidRPr="002D1020" w:rsidRDefault="005834BC" w:rsidP="005834BC">
            <w:pPr>
              <w:rPr>
                <w:b/>
              </w:rPr>
            </w:pPr>
            <w:r w:rsidRPr="002D1020">
              <w:rPr>
                <w:b/>
              </w:rPr>
              <w:t xml:space="preserve">BMI </w:t>
            </w:r>
          </w:p>
          <w:p w14:paraId="09460BD3" w14:textId="77777777" w:rsidR="005834BC" w:rsidRPr="002D1020" w:rsidRDefault="005834BC" w:rsidP="005834BC">
            <w:r w:rsidRPr="002D1020">
              <w:t xml:space="preserve">     Normal </w:t>
            </w:r>
          </w:p>
          <w:p w14:paraId="5F406189" w14:textId="77777777" w:rsidR="005834BC" w:rsidRPr="002D1020" w:rsidRDefault="005834BC" w:rsidP="005834BC">
            <w:r w:rsidRPr="002D1020">
              <w:t xml:space="preserve">     Underweight </w:t>
            </w:r>
            <w:r w:rsidRPr="002D1020">
              <w:br/>
              <w:t xml:space="preserve">     Overweight</w:t>
            </w:r>
          </w:p>
          <w:p w14:paraId="43EAB456" w14:textId="77777777" w:rsidR="005834BC" w:rsidRPr="002D1020" w:rsidRDefault="005834BC" w:rsidP="005834BC">
            <w:r w:rsidRPr="002D1020">
              <w:t xml:space="preserve">     Obese</w:t>
            </w:r>
          </w:p>
        </w:tc>
        <w:tc>
          <w:tcPr>
            <w:tcW w:w="2124" w:type="dxa"/>
          </w:tcPr>
          <w:p w14:paraId="1E1532D7" w14:textId="77777777" w:rsidR="005834BC" w:rsidRPr="002D1020" w:rsidRDefault="005834BC" w:rsidP="005834BC">
            <w:pPr>
              <w:jc w:val="center"/>
            </w:pPr>
            <w:r>
              <w:br/>
              <w:t>Ref</w:t>
            </w:r>
            <w:r>
              <w:br/>
              <w:t>1.19 (1.01-1.40)</w:t>
            </w:r>
            <w:r>
              <w:br/>
              <w:t>0.84 (0.78-0.90)</w:t>
            </w:r>
            <w:r>
              <w:br/>
              <w:t>0.85 (0.78-0.91)</w:t>
            </w:r>
          </w:p>
        </w:tc>
        <w:tc>
          <w:tcPr>
            <w:tcW w:w="992" w:type="dxa"/>
          </w:tcPr>
          <w:p w14:paraId="2E4C35A7" w14:textId="63BC3E63" w:rsidR="005834BC" w:rsidRPr="002D1020" w:rsidRDefault="005834BC" w:rsidP="005834BC">
            <w:pPr>
              <w:jc w:val="center"/>
            </w:pPr>
            <w:r>
              <w:br/>
              <w:t>Ref</w:t>
            </w:r>
            <w:r>
              <w:br/>
              <w:t>0.043</w:t>
            </w:r>
            <w:r>
              <w:br/>
              <w:t>&lt;0.001</w:t>
            </w:r>
            <w:r>
              <w:br/>
              <w:t>&lt;0.00</w:t>
            </w:r>
            <w:r w:rsidR="00DE09C1">
              <w:t>1</w:t>
            </w:r>
          </w:p>
        </w:tc>
        <w:tc>
          <w:tcPr>
            <w:tcW w:w="851" w:type="dxa"/>
          </w:tcPr>
          <w:p w14:paraId="3CB30F73" w14:textId="77777777" w:rsidR="005834BC" w:rsidRPr="002D1020" w:rsidRDefault="005834BC" w:rsidP="005834BC">
            <w:pPr>
              <w:jc w:val="center"/>
            </w:pPr>
            <w:r>
              <w:br/>
              <w:t>&lt;0.001</w:t>
            </w:r>
          </w:p>
        </w:tc>
        <w:tc>
          <w:tcPr>
            <w:tcW w:w="2262" w:type="dxa"/>
          </w:tcPr>
          <w:p w14:paraId="620719CE" w14:textId="7C6CA98E" w:rsidR="005834BC" w:rsidRDefault="00C571AB" w:rsidP="005834BC">
            <w:pPr>
              <w:jc w:val="center"/>
            </w:pPr>
            <w:r>
              <w:br/>
              <w:t>Ref</w:t>
            </w:r>
            <w:r>
              <w:br/>
              <w:t>1.22 (1.01-1.35)</w:t>
            </w:r>
            <w:r>
              <w:br/>
              <w:t>0.87 (0.83-0.92)</w:t>
            </w:r>
            <w:r>
              <w:br/>
              <w:t>0.81 (0.77-0.85)</w:t>
            </w:r>
          </w:p>
        </w:tc>
        <w:tc>
          <w:tcPr>
            <w:tcW w:w="992" w:type="dxa"/>
            <w:gridSpan w:val="2"/>
          </w:tcPr>
          <w:p w14:paraId="1B0F9FAA" w14:textId="7E05D1F8" w:rsidR="005834BC" w:rsidRDefault="00C571AB" w:rsidP="005834BC">
            <w:pPr>
              <w:jc w:val="center"/>
            </w:pPr>
            <w:r>
              <w:br/>
              <w:t>Ref</w:t>
            </w:r>
            <w:r>
              <w:br/>
              <w:t>&lt;0.001</w:t>
            </w:r>
            <w:r>
              <w:br/>
              <w:t>&lt;0.001</w:t>
            </w:r>
            <w:r>
              <w:br/>
              <w:t>&lt;0.001</w:t>
            </w:r>
          </w:p>
        </w:tc>
        <w:tc>
          <w:tcPr>
            <w:tcW w:w="851" w:type="dxa"/>
            <w:gridSpan w:val="2"/>
          </w:tcPr>
          <w:p w14:paraId="77F94AFE" w14:textId="599AB9D1" w:rsidR="005834BC" w:rsidRDefault="00C571AB" w:rsidP="005834BC">
            <w:pPr>
              <w:jc w:val="center"/>
            </w:pPr>
            <w:r>
              <w:br/>
              <w:t>&lt;0.001</w:t>
            </w:r>
          </w:p>
        </w:tc>
      </w:tr>
      <w:tr w:rsidR="005834BC" w:rsidRPr="002D1020" w14:paraId="55A1109A" w14:textId="31BEE5F7" w:rsidTr="00955A42">
        <w:trPr>
          <w:gridAfter w:val="1"/>
          <w:wAfter w:w="6" w:type="dxa"/>
        </w:trPr>
        <w:tc>
          <w:tcPr>
            <w:tcW w:w="1982" w:type="dxa"/>
          </w:tcPr>
          <w:p w14:paraId="77EB264B" w14:textId="77777777" w:rsidR="005834BC" w:rsidRPr="002D1020" w:rsidRDefault="005834BC" w:rsidP="005834BC">
            <w:pPr>
              <w:rPr>
                <w:b/>
              </w:rPr>
            </w:pPr>
            <w:proofErr w:type="spellStart"/>
            <w:r w:rsidRPr="002D1020">
              <w:rPr>
                <w:b/>
              </w:rPr>
              <w:t>mMRC</w:t>
            </w:r>
            <w:proofErr w:type="spellEnd"/>
            <w:r w:rsidRPr="002D1020">
              <w:rPr>
                <w:b/>
              </w:rPr>
              <w:t xml:space="preserve"> </w:t>
            </w:r>
          </w:p>
          <w:p w14:paraId="1328F247" w14:textId="77777777" w:rsidR="005834BC" w:rsidRPr="002D1020" w:rsidRDefault="005834BC" w:rsidP="005834BC">
            <w:r w:rsidRPr="002D1020">
              <w:t xml:space="preserve">     0</w:t>
            </w:r>
          </w:p>
          <w:p w14:paraId="24E337FB" w14:textId="77777777" w:rsidR="005834BC" w:rsidRPr="002D1020" w:rsidRDefault="005834BC" w:rsidP="005834BC">
            <w:r w:rsidRPr="002D1020">
              <w:t xml:space="preserve">     1</w:t>
            </w:r>
          </w:p>
          <w:p w14:paraId="3BE755C6" w14:textId="77777777" w:rsidR="005834BC" w:rsidRPr="002D1020" w:rsidRDefault="005834BC" w:rsidP="005834BC">
            <w:r w:rsidRPr="002D1020">
              <w:t xml:space="preserve">     2</w:t>
            </w:r>
          </w:p>
          <w:p w14:paraId="34D2729C" w14:textId="77777777" w:rsidR="005834BC" w:rsidRPr="002D1020" w:rsidRDefault="005834BC" w:rsidP="005834BC">
            <w:r w:rsidRPr="002D1020">
              <w:t xml:space="preserve">     3</w:t>
            </w:r>
          </w:p>
          <w:p w14:paraId="088390CF" w14:textId="77777777" w:rsidR="005834BC" w:rsidRPr="002D1020" w:rsidRDefault="005834BC" w:rsidP="005834BC">
            <w:r w:rsidRPr="002D1020">
              <w:t xml:space="preserve">     4</w:t>
            </w:r>
          </w:p>
        </w:tc>
        <w:tc>
          <w:tcPr>
            <w:tcW w:w="2124" w:type="dxa"/>
          </w:tcPr>
          <w:p w14:paraId="3A570946" w14:textId="77777777" w:rsidR="005834BC" w:rsidRPr="002D1020" w:rsidRDefault="005834BC" w:rsidP="005834BC">
            <w:pPr>
              <w:jc w:val="center"/>
            </w:pPr>
            <w:r>
              <w:br/>
              <w:t>Ref</w:t>
            </w:r>
            <w:r>
              <w:br/>
              <w:t>1.04 (0.96-1.12)</w:t>
            </w:r>
            <w:r>
              <w:br/>
              <w:t>1.21 (1.11-1.32)</w:t>
            </w:r>
            <w:r>
              <w:br/>
              <w:t>1.28 (1.14-1.43)</w:t>
            </w:r>
            <w:r>
              <w:br/>
              <w:t>1.26 (0.98-1.61)</w:t>
            </w:r>
          </w:p>
        </w:tc>
        <w:tc>
          <w:tcPr>
            <w:tcW w:w="992" w:type="dxa"/>
          </w:tcPr>
          <w:p w14:paraId="380BA57C" w14:textId="1C50BFCB" w:rsidR="005834BC" w:rsidRPr="002D1020" w:rsidRDefault="005834BC" w:rsidP="005834BC">
            <w:pPr>
              <w:jc w:val="center"/>
            </w:pPr>
            <w:r>
              <w:br/>
              <w:t>Ref</w:t>
            </w:r>
            <w:r>
              <w:br/>
              <w:t>0.374</w:t>
            </w:r>
            <w:r>
              <w:br/>
              <w:t>&lt;0.001</w:t>
            </w:r>
            <w:r>
              <w:br/>
              <w:t>&lt;0.001</w:t>
            </w:r>
            <w:r>
              <w:br/>
              <w:t>0.067</w:t>
            </w:r>
          </w:p>
        </w:tc>
        <w:tc>
          <w:tcPr>
            <w:tcW w:w="851" w:type="dxa"/>
          </w:tcPr>
          <w:p w14:paraId="31D864D5" w14:textId="77777777" w:rsidR="005834BC" w:rsidRPr="002D1020" w:rsidRDefault="005834BC" w:rsidP="005834BC">
            <w:pPr>
              <w:jc w:val="center"/>
            </w:pPr>
            <w:r>
              <w:br/>
              <w:t>0.009</w:t>
            </w:r>
          </w:p>
        </w:tc>
        <w:tc>
          <w:tcPr>
            <w:tcW w:w="2262" w:type="dxa"/>
          </w:tcPr>
          <w:p w14:paraId="545D2C23" w14:textId="0A5D1E5B" w:rsidR="005834BC" w:rsidRDefault="00C571AB" w:rsidP="005834BC">
            <w:pPr>
              <w:jc w:val="center"/>
            </w:pPr>
            <w:r>
              <w:br/>
              <w:t>Ref</w:t>
            </w:r>
            <w:r>
              <w:br/>
              <w:t>0.91 (0.85-0.98)</w:t>
            </w:r>
            <w:r>
              <w:br/>
              <w:t>1.05 (0.98-1.14)</w:t>
            </w:r>
            <w:r>
              <w:br/>
              <w:t>1.08 (0.99-1.19)</w:t>
            </w:r>
            <w:r>
              <w:br/>
              <w:t>1.37 1.14-1.65)</w:t>
            </w:r>
          </w:p>
        </w:tc>
        <w:tc>
          <w:tcPr>
            <w:tcW w:w="992" w:type="dxa"/>
            <w:gridSpan w:val="2"/>
          </w:tcPr>
          <w:p w14:paraId="0CF54C34" w14:textId="196D1F79" w:rsidR="005834BC" w:rsidRDefault="00C571AB" w:rsidP="005834BC">
            <w:pPr>
              <w:jc w:val="center"/>
            </w:pPr>
            <w:r>
              <w:br/>
              <w:t>Ref</w:t>
            </w:r>
            <w:r>
              <w:br/>
              <w:t>0.010</w:t>
            </w:r>
            <w:r>
              <w:br/>
              <w:t>0.164</w:t>
            </w:r>
            <w:r>
              <w:br/>
              <w:t>0.093</w:t>
            </w:r>
            <w:r>
              <w:br/>
              <w:t>0.001</w:t>
            </w:r>
          </w:p>
        </w:tc>
        <w:tc>
          <w:tcPr>
            <w:tcW w:w="851" w:type="dxa"/>
            <w:gridSpan w:val="2"/>
          </w:tcPr>
          <w:p w14:paraId="03890522" w14:textId="4E35FCA7" w:rsidR="005834BC" w:rsidRDefault="001C2570" w:rsidP="005834BC">
            <w:pPr>
              <w:jc w:val="center"/>
            </w:pPr>
            <w:r>
              <w:br/>
              <w:t>&lt;0.001</w:t>
            </w:r>
          </w:p>
        </w:tc>
      </w:tr>
      <w:tr w:rsidR="005834BC" w:rsidRPr="002D1020" w14:paraId="006C0A5A" w14:textId="3A969902" w:rsidTr="00955A42">
        <w:trPr>
          <w:gridAfter w:val="1"/>
          <w:wAfter w:w="6" w:type="dxa"/>
        </w:trPr>
        <w:tc>
          <w:tcPr>
            <w:tcW w:w="1982" w:type="dxa"/>
          </w:tcPr>
          <w:p w14:paraId="1F06B9E4" w14:textId="77777777" w:rsidR="005834BC" w:rsidRPr="002D1020" w:rsidRDefault="005834BC" w:rsidP="005834BC">
            <w:pPr>
              <w:rPr>
                <w:b/>
              </w:rPr>
            </w:pPr>
            <w:r w:rsidRPr="002D1020">
              <w:rPr>
                <w:b/>
              </w:rPr>
              <w:t>Airflow obstruction</w:t>
            </w:r>
          </w:p>
          <w:p w14:paraId="6016206A" w14:textId="77777777" w:rsidR="005834BC" w:rsidRPr="002D1020" w:rsidRDefault="005834BC" w:rsidP="005834BC">
            <w:pPr>
              <w:rPr>
                <w:b/>
              </w:rPr>
            </w:pPr>
            <w:r w:rsidRPr="002D1020">
              <w:rPr>
                <w:b/>
              </w:rPr>
              <w:t xml:space="preserve">     </w:t>
            </w:r>
            <w:r w:rsidRPr="002D1020">
              <w:t>Mild</w:t>
            </w:r>
          </w:p>
          <w:p w14:paraId="4BE67260" w14:textId="77777777" w:rsidR="005834BC" w:rsidRPr="002D1020" w:rsidRDefault="005834BC" w:rsidP="005834BC">
            <w:r w:rsidRPr="002D1020">
              <w:t xml:space="preserve">     Moderate</w:t>
            </w:r>
          </w:p>
          <w:p w14:paraId="62BEADFB" w14:textId="77777777" w:rsidR="005834BC" w:rsidRPr="002D1020" w:rsidRDefault="005834BC" w:rsidP="005834BC">
            <w:r w:rsidRPr="002D1020">
              <w:t xml:space="preserve">     Severe</w:t>
            </w:r>
          </w:p>
          <w:p w14:paraId="48255F9C" w14:textId="77777777" w:rsidR="005834BC" w:rsidRPr="002D1020" w:rsidRDefault="005834BC" w:rsidP="005834BC">
            <w:r w:rsidRPr="002D1020">
              <w:t xml:space="preserve">     Very severe</w:t>
            </w:r>
          </w:p>
        </w:tc>
        <w:tc>
          <w:tcPr>
            <w:tcW w:w="2124" w:type="dxa"/>
          </w:tcPr>
          <w:p w14:paraId="5CD1ACF3" w14:textId="77777777" w:rsidR="005834BC" w:rsidRPr="002D1020" w:rsidRDefault="005834BC" w:rsidP="005834BC">
            <w:pPr>
              <w:jc w:val="center"/>
            </w:pPr>
            <w:r>
              <w:br/>
              <w:t>Ref</w:t>
            </w:r>
            <w:r>
              <w:br/>
              <w:t>0.72 (0.66-0.80)</w:t>
            </w:r>
            <w:r>
              <w:br/>
              <w:t>0.93 (0.79-1.10)</w:t>
            </w:r>
            <w:r>
              <w:br/>
              <w:t>0.70 (0.51-0.97)</w:t>
            </w:r>
          </w:p>
        </w:tc>
        <w:tc>
          <w:tcPr>
            <w:tcW w:w="992" w:type="dxa"/>
          </w:tcPr>
          <w:p w14:paraId="72E4D8D7" w14:textId="60DA8CA3" w:rsidR="005834BC" w:rsidRPr="002D1020" w:rsidRDefault="005834BC" w:rsidP="005834BC">
            <w:pPr>
              <w:jc w:val="center"/>
            </w:pPr>
            <w:r>
              <w:br/>
              <w:t>Ref</w:t>
            </w:r>
            <w:r>
              <w:br/>
              <w:t>&lt;0.001</w:t>
            </w:r>
            <w:r>
              <w:br/>
              <w:t>0.396</w:t>
            </w:r>
            <w:r>
              <w:br/>
              <w:t>0.034</w:t>
            </w:r>
          </w:p>
        </w:tc>
        <w:tc>
          <w:tcPr>
            <w:tcW w:w="851" w:type="dxa"/>
          </w:tcPr>
          <w:p w14:paraId="505FA5E4" w14:textId="77777777" w:rsidR="005834BC" w:rsidRPr="002D1020" w:rsidRDefault="005834BC" w:rsidP="005834BC">
            <w:pPr>
              <w:jc w:val="center"/>
            </w:pPr>
            <w:r>
              <w:br/>
              <w:t>0.121</w:t>
            </w:r>
          </w:p>
        </w:tc>
        <w:tc>
          <w:tcPr>
            <w:tcW w:w="2262" w:type="dxa"/>
          </w:tcPr>
          <w:p w14:paraId="7DFBF9D2" w14:textId="0FC52A0E" w:rsidR="005834BC" w:rsidRDefault="00C571AB" w:rsidP="005834BC">
            <w:pPr>
              <w:jc w:val="center"/>
            </w:pPr>
            <w:r>
              <w:br/>
              <w:t>Ref</w:t>
            </w:r>
            <w:r>
              <w:br/>
            </w:r>
            <w:r w:rsidRPr="0004355C">
              <w:rPr>
                <w:highlight w:val="yellow"/>
              </w:rPr>
              <w:t>0.72 (0.69-0.76)</w:t>
            </w:r>
            <w:r w:rsidRPr="0004355C">
              <w:rPr>
                <w:highlight w:val="yellow"/>
              </w:rPr>
              <w:br/>
              <w:t>0.68 (0.64-0.72)</w:t>
            </w:r>
            <w:r w:rsidRPr="0004355C">
              <w:rPr>
                <w:highlight w:val="yellow"/>
              </w:rPr>
              <w:br/>
              <w:t>0.65 (0.59-0.72)</w:t>
            </w:r>
          </w:p>
        </w:tc>
        <w:tc>
          <w:tcPr>
            <w:tcW w:w="992" w:type="dxa"/>
            <w:gridSpan w:val="2"/>
          </w:tcPr>
          <w:p w14:paraId="75DB7AFB" w14:textId="04CB8E65" w:rsidR="005834BC" w:rsidRDefault="00C571AB" w:rsidP="005834BC">
            <w:pPr>
              <w:jc w:val="center"/>
            </w:pPr>
            <w:r>
              <w:br/>
              <w:t>Ref</w:t>
            </w:r>
            <w:r>
              <w:br/>
              <w:t>&lt;0.001</w:t>
            </w:r>
            <w:r>
              <w:br/>
              <w:t>&lt;0.001</w:t>
            </w:r>
            <w:r>
              <w:br/>
              <w:t>&lt;0.001</w:t>
            </w:r>
          </w:p>
        </w:tc>
        <w:tc>
          <w:tcPr>
            <w:tcW w:w="851" w:type="dxa"/>
            <w:gridSpan w:val="2"/>
          </w:tcPr>
          <w:p w14:paraId="3E78A949" w14:textId="2D1252DC" w:rsidR="005834BC" w:rsidRDefault="001C2570" w:rsidP="005834BC">
            <w:pPr>
              <w:jc w:val="center"/>
            </w:pPr>
            <w:r>
              <w:br/>
              <w:t>&lt;0.001</w:t>
            </w:r>
          </w:p>
        </w:tc>
      </w:tr>
      <w:tr w:rsidR="005834BC" w:rsidRPr="002D1020" w14:paraId="6FF149ED" w14:textId="36031AE7" w:rsidTr="00955A42">
        <w:trPr>
          <w:gridAfter w:val="1"/>
          <w:wAfter w:w="6" w:type="dxa"/>
        </w:trPr>
        <w:tc>
          <w:tcPr>
            <w:tcW w:w="1982" w:type="dxa"/>
          </w:tcPr>
          <w:p w14:paraId="4BD5CF19" w14:textId="77777777" w:rsidR="005834BC" w:rsidRPr="002D1020" w:rsidRDefault="005834BC" w:rsidP="005834BC">
            <w:pPr>
              <w:rPr>
                <w:b/>
              </w:rPr>
            </w:pPr>
            <w:r w:rsidRPr="002D1020">
              <w:rPr>
                <w:b/>
              </w:rPr>
              <w:t>AECOPD frequency</w:t>
            </w:r>
          </w:p>
          <w:p w14:paraId="6476D8F5" w14:textId="77777777" w:rsidR="005834BC" w:rsidRPr="002D1020" w:rsidRDefault="005834BC" w:rsidP="005834BC">
            <w:r w:rsidRPr="002D1020">
              <w:rPr>
                <w:b/>
              </w:rPr>
              <w:t xml:space="preserve">     </w:t>
            </w:r>
            <w:r w:rsidRPr="002D1020">
              <w:t>0</w:t>
            </w:r>
          </w:p>
          <w:p w14:paraId="3E6E235E" w14:textId="77777777" w:rsidR="005834BC" w:rsidRPr="002D1020" w:rsidRDefault="005834BC" w:rsidP="005834BC">
            <w:r w:rsidRPr="002D1020">
              <w:lastRenderedPageBreak/>
              <w:t xml:space="preserve">     1 moderate, 0 severe</w:t>
            </w:r>
          </w:p>
          <w:p w14:paraId="224FAA5D" w14:textId="77777777" w:rsidR="005834BC" w:rsidRPr="002D1020" w:rsidRDefault="005834BC" w:rsidP="005834BC">
            <w:r w:rsidRPr="002D1020">
              <w:t xml:space="preserve">     2 moderate, 0 severe</w:t>
            </w:r>
            <w:r w:rsidRPr="002D1020">
              <w:br/>
              <w:t xml:space="preserve">     ≥3 moderate, 0 severe </w:t>
            </w:r>
            <w:r w:rsidRPr="002D1020">
              <w:br/>
              <w:t xml:space="preserve">    1 severe, any moderate</w:t>
            </w:r>
            <w:r w:rsidRPr="002D1020">
              <w:br/>
              <w:t xml:space="preserve">    ≥2 severe, any moderate </w:t>
            </w:r>
          </w:p>
        </w:tc>
        <w:tc>
          <w:tcPr>
            <w:tcW w:w="2124" w:type="dxa"/>
          </w:tcPr>
          <w:p w14:paraId="654763C3" w14:textId="0DAFCE5A" w:rsidR="005834BC" w:rsidRPr="002D1020" w:rsidRDefault="005834BC" w:rsidP="005834BC">
            <w:pPr>
              <w:jc w:val="center"/>
            </w:pPr>
            <w:r>
              <w:lastRenderedPageBreak/>
              <w:br/>
              <w:t>Ref</w:t>
            </w:r>
            <w:r w:rsidR="00DE09C1">
              <w:br/>
            </w:r>
            <w:r>
              <w:br/>
            </w:r>
            <w:r>
              <w:lastRenderedPageBreak/>
              <w:t>1.05 (0.97-1.13)</w:t>
            </w:r>
            <w:r w:rsidR="00DE09C1">
              <w:br/>
            </w:r>
            <w:r>
              <w:br/>
              <w:t>1.11 (1.01-1.21)</w:t>
            </w:r>
            <w:r w:rsidR="00DE09C1">
              <w:br/>
            </w:r>
            <w:r>
              <w:br/>
              <w:t>1.23 (1.13-1.35)</w:t>
            </w:r>
            <w:r w:rsidR="00DE09C1">
              <w:br/>
            </w:r>
            <w:r>
              <w:br/>
              <w:t>1.19 (1.01-1.41)</w:t>
            </w:r>
            <w:r w:rsidR="00DE09C1">
              <w:br/>
            </w:r>
            <w:r>
              <w:br/>
              <w:t>1.20 (0.84-1.74)</w:t>
            </w:r>
          </w:p>
        </w:tc>
        <w:tc>
          <w:tcPr>
            <w:tcW w:w="992" w:type="dxa"/>
          </w:tcPr>
          <w:p w14:paraId="7ECB0F98" w14:textId="1D8C37A9" w:rsidR="005834BC" w:rsidRPr="002D1020" w:rsidRDefault="005834BC" w:rsidP="005834BC">
            <w:pPr>
              <w:jc w:val="center"/>
            </w:pPr>
            <w:r>
              <w:lastRenderedPageBreak/>
              <w:br/>
              <w:t>Ref</w:t>
            </w:r>
            <w:r w:rsidR="00DE09C1">
              <w:br/>
            </w:r>
            <w:r>
              <w:br/>
            </w:r>
            <w:r>
              <w:lastRenderedPageBreak/>
              <w:t>0.227</w:t>
            </w:r>
            <w:r w:rsidR="00DE09C1">
              <w:br/>
            </w:r>
            <w:r>
              <w:br/>
              <w:t>0.034</w:t>
            </w:r>
            <w:r w:rsidR="00DE09C1">
              <w:br/>
            </w:r>
            <w:r>
              <w:br/>
              <w:t>&lt;0.001</w:t>
            </w:r>
            <w:r w:rsidR="00DE09C1">
              <w:br/>
            </w:r>
            <w:r>
              <w:br/>
              <w:t>0.033</w:t>
            </w:r>
            <w:r w:rsidR="00DE09C1">
              <w:br/>
            </w:r>
            <w:r>
              <w:br/>
              <w:t>0.317</w:t>
            </w:r>
          </w:p>
        </w:tc>
        <w:tc>
          <w:tcPr>
            <w:tcW w:w="851" w:type="dxa"/>
          </w:tcPr>
          <w:p w14:paraId="4F223FAA" w14:textId="77777777" w:rsidR="005834BC" w:rsidRPr="002D1020" w:rsidRDefault="005834BC" w:rsidP="005834BC">
            <w:pPr>
              <w:jc w:val="center"/>
            </w:pPr>
            <w:r>
              <w:lastRenderedPageBreak/>
              <w:br/>
              <w:t>0.140</w:t>
            </w:r>
          </w:p>
        </w:tc>
        <w:tc>
          <w:tcPr>
            <w:tcW w:w="2262" w:type="dxa"/>
          </w:tcPr>
          <w:p w14:paraId="4A336A02" w14:textId="5473E869" w:rsidR="005834BC" w:rsidRDefault="00C571AB" w:rsidP="005834BC">
            <w:pPr>
              <w:jc w:val="center"/>
            </w:pPr>
            <w:r>
              <w:br/>
              <w:t>Ref</w:t>
            </w:r>
            <w:r w:rsidR="00DE09C1">
              <w:br/>
            </w:r>
            <w:r>
              <w:br/>
            </w:r>
            <w:r>
              <w:lastRenderedPageBreak/>
              <w:t>0.95 (0.90-1.00)</w:t>
            </w:r>
            <w:r w:rsidR="00DE09C1">
              <w:br/>
            </w:r>
            <w:r w:rsidR="00DE09C1">
              <w:br/>
            </w:r>
            <w:r>
              <w:t>0.92 (0.86-0.98)</w:t>
            </w:r>
            <w:r w:rsidR="00DE09C1">
              <w:br/>
            </w:r>
            <w:r>
              <w:br/>
              <w:t>1.02 (0.96-1.08)</w:t>
            </w:r>
            <w:r w:rsidR="00DE09C1">
              <w:br/>
            </w:r>
            <w:r>
              <w:br/>
              <w:t>1.19 (1.08-1.32)</w:t>
            </w:r>
            <w:r w:rsidR="00DE09C1">
              <w:br/>
            </w:r>
            <w:r>
              <w:br/>
              <w:t>1.76 (1.47-2.12)</w:t>
            </w:r>
          </w:p>
        </w:tc>
        <w:tc>
          <w:tcPr>
            <w:tcW w:w="992" w:type="dxa"/>
            <w:gridSpan w:val="2"/>
          </w:tcPr>
          <w:p w14:paraId="17EF5D9D" w14:textId="4700973A" w:rsidR="005834BC" w:rsidRDefault="00C571AB" w:rsidP="005834BC">
            <w:pPr>
              <w:jc w:val="center"/>
            </w:pPr>
            <w:r>
              <w:lastRenderedPageBreak/>
              <w:br/>
              <w:t>Ref</w:t>
            </w:r>
            <w:r w:rsidR="00DE09C1">
              <w:br/>
            </w:r>
            <w:r>
              <w:br/>
            </w:r>
            <w:r>
              <w:lastRenderedPageBreak/>
              <w:t>0.048</w:t>
            </w:r>
            <w:r w:rsidR="00DE09C1">
              <w:br/>
            </w:r>
            <w:r>
              <w:br/>
              <w:t>0.011</w:t>
            </w:r>
            <w:r w:rsidR="00DE09C1">
              <w:br/>
            </w:r>
            <w:r>
              <w:br/>
              <w:t>0.483</w:t>
            </w:r>
            <w:r w:rsidR="00DE09C1">
              <w:br/>
            </w:r>
            <w:r>
              <w:br/>
              <w:t>&lt;0.001</w:t>
            </w:r>
            <w:r w:rsidR="00DE09C1">
              <w:br/>
            </w:r>
            <w:r>
              <w:br/>
              <w:t>&lt;0.001</w:t>
            </w:r>
          </w:p>
        </w:tc>
        <w:tc>
          <w:tcPr>
            <w:tcW w:w="851" w:type="dxa"/>
            <w:gridSpan w:val="2"/>
          </w:tcPr>
          <w:p w14:paraId="302BF167" w14:textId="08E5D114" w:rsidR="005834BC" w:rsidRDefault="00DE09C1" w:rsidP="005834BC">
            <w:pPr>
              <w:jc w:val="center"/>
            </w:pPr>
            <w:r>
              <w:lastRenderedPageBreak/>
              <w:br/>
              <w:t>&lt;0.001</w:t>
            </w:r>
          </w:p>
        </w:tc>
      </w:tr>
      <w:tr w:rsidR="005834BC" w:rsidRPr="002D1020" w14:paraId="0FD14A97" w14:textId="20D8BBF6" w:rsidTr="00955A42">
        <w:trPr>
          <w:gridAfter w:val="1"/>
          <w:wAfter w:w="6" w:type="dxa"/>
        </w:trPr>
        <w:tc>
          <w:tcPr>
            <w:tcW w:w="1982" w:type="dxa"/>
          </w:tcPr>
          <w:p w14:paraId="16ADFBE4" w14:textId="77777777" w:rsidR="005834BC" w:rsidRPr="00B10333" w:rsidRDefault="005834BC" w:rsidP="005834BC">
            <w:r>
              <w:rPr>
                <w:b/>
              </w:rPr>
              <w:t>ICS-combination therapy</w:t>
            </w:r>
          </w:p>
        </w:tc>
        <w:tc>
          <w:tcPr>
            <w:tcW w:w="2124" w:type="dxa"/>
          </w:tcPr>
          <w:p w14:paraId="2BA517CC" w14:textId="77777777" w:rsidR="005834BC" w:rsidRPr="002D1020" w:rsidRDefault="005834BC" w:rsidP="005834BC">
            <w:pPr>
              <w:jc w:val="center"/>
            </w:pPr>
            <w:r>
              <w:t>1.13 (1.07-1.21)</w:t>
            </w:r>
          </w:p>
        </w:tc>
        <w:tc>
          <w:tcPr>
            <w:tcW w:w="992" w:type="dxa"/>
          </w:tcPr>
          <w:p w14:paraId="778EA8E6" w14:textId="594B5F6E" w:rsidR="005834BC" w:rsidRPr="002D1020" w:rsidRDefault="005834BC" w:rsidP="005834BC">
            <w:pPr>
              <w:jc w:val="center"/>
            </w:pPr>
            <w:r>
              <w:t>&lt;0.001</w:t>
            </w:r>
          </w:p>
        </w:tc>
        <w:tc>
          <w:tcPr>
            <w:tcW w:w="851" w:type="dxa"/>
          </w:tcPr>
          <w:p w14:paraId="36F27DCF" w14:textId="77777777" w:rsidR="005834BC" w:rsidRPr="002D1020" w:rsidRDefault="005834BC" w:rsidP="005834BC">
            <w:pPr>
              <w:jc w:val="center"/>
            </w:pPr>
          </w:p>
        </w:tc>
        <w:tc>
          <w:tcPr>
            <w:tcW w:w="2262" w:type="dxa"/>
          </w:tcPr>
          <w:p w14:paraId="2E3C4AB9" w14:textId="19C769A6" w:rsidR="005834BC" w:rsidRPr="002D1020" w:rsidRDefault="001C2570" w:rsidP="005834BC">
            <w:pPr>
              <w:jc w:val="center"/>
            </w:pPr>
            <w:r>
              <w:t>0.97 (0.93-1.01)</w:t>
            </w:r>
          </w:p>
        </w:tc>
        <w:tc>
          <w:tcPr>
            <w:tcW w:w="992" w:type="dxa"/>
            <w:gridSpan w:val="2"/>
          </w:tcPr>
          <w:p w14:paraId="40221987" w14:textId="0BBCF7F9" w:rsidR="005834BC" w:rsidRPr="002D1020" w:rsidRDefault="001C2570" w:rsidP="005834BC">
            <w:pPr>
              <w:jc w:val="center"/>
            </w:pPr>
            <w:r>
              <w:t>0.111</w:t>
            </w:r>
          </w:p>
        </w:tc>
        <w:tc>
          <w:tcPr>
            <w:tcW w:w="851" w:type="dxa"/>
            <w:gridSpan w:val="2"/>
          </w:tcPr>
          <w:p w14:paraId="35AF810B" w14:textId="77777777" w:rsidR="005834BC" w:rsidRPr="002D1020" w:rsidRDefault="005834BC" w:rsidP="005834BC">
            <w:pPr>
              <w:jc w:val="center"/>
            </w:pPr>
          </w:p>
        </w:tc>
      </w:tr>
    </w:tbl>
    <w:p w14:paraId="1DB95FDB" w14:textId="0154DFFA" w:rsidR="0012198F" w:rsidRPr="00CE5EAD" w:rsidRDefault="00457354" w:rsidP="0012198F">
      <w:pPr>
        <w:pStyle w:val="Heading1"/>
        <w:rPr>
          <w:rFonts w:ascii="Times New Roman" w:hAnsi="Times New Roman" w:cs="Times New Roman"/>
          <w:b/>
          <w:color w:val="auto"/>
          <w:sz w:val="22"/>
          <w:szCs w:val="22"/>
        </w:rPr>
      </w:pPr>
      <w:bookmarkStart w:id="5" w:name="_Toc54365213"/>
      <w:r>
        <w:rPr>
          <w:rFonts w:ascii="Times New Roman" w:hAnsi="Times New Roman" w:cs="Times New Roman"/>
          <w:b/>
          <w:color w:val="auto"/>
          <w:sz w:val="22"/>
          <w:szCs w:val="22"/>
        </w:rPr>
        <w:lastRenderedPageBreak/>
        <w:t>T</w:t>
      </w:r>
      <w:r w:rsidR="008666A1">
        <w:rPr>
          <w:rFonts w:ascii="Times New Roman" w:hAnsi="Times New Roman" w:cs="Times New Roman"/>
          <w:b/>
          <w:color w:val="auto"/>
          <w:sz w:val="22"/>
          <w:szCs w:val="22"/>
        </w:rPr>
        <w:t>able E</w:t>
      </w:r>
      <w:r w:rsidR="00955A42">
        <w:rPr>
          <w:rFonts w:ascii="Times New Roman" w:hAnsi="Times New Roman" w:cs="Times New Roman"/>
          <w:b/>
          <w:color w:val="auto"/>
          <w:sz w:val="22"/>
          <w:szCs w:val="22"/>
        </w:rPr>
        <w:t>2</w:t>
      </w:r>
      <w:r w:rsidR="0012198F" w:rsidRPr="00CE5EAD">
        <w:rPr>
          <w:rFonts w:ascii="Times New Roman" w:hAnsi="Times New Roman" w:cs="Times New Roman"/>
          <w:color w:val="auto"/>
          <w:sz w:val="22"/>
          <w:szCs w:val="22"/>
        </w:rPr>
        <w:t xml:space="preserve">: Baseline characteristics associated with </w:t>
      </w:r>
      <w:r w:rsidR="005C77C0">
        <w:rPr>
          <w:rFonts w:ascii="Times New Roman" w:hAnsi="Times New Roman" w:cs="Times New Roman"/>
          <w:color w:val="auto"/>
          <w:sz w:val="22"/>
          <w:szCs w:val="22"/>
        </w:rPr>
        <w:t>accelerated</w:t>
      </w:r>
      <w:r w:rsidR="0012198F" w:rsidRPr="00CE5EAD">
        <w:rPr>
          <w:rFonts w:ascii="Times New Roman" w:hAnsi="Times New Roman" w:cs="Times New Roman"/>
          <w:color w:val="auto"/>
          <w:sz w:val="22"/>
          <w:szCs w:val="22"/>
        </w:rPr>
        <w:t xml:space="preserve"> </w:t>
      </w:r>
      <w:r w:rsidR="00B05D9B">
        <w:rPr>
          <w:rFonts w:ascii="Times New Roman" w:hAnsi="Times New Roman" w:cs="Times New Roman"/>
          <w:color w:val="auto"/>
          <w:sz w:val="22"/>
          <w:szCs w:val="22"/>
        </w:rPr>
        <w:t xml:space="preserve">lung function </w:t>
      </w:r>
      <w:r w:rsidR="0012198F" w:rsidRPr="00CE5EAD">
        <w:rPr>
          <w:rFonts w:ascii="Times New Roman" w:hAnsi="Times New Roman" w:cs="Times New Roman"/>
          <w:color w:val="auto"/>
          <w:sz w:val="22"/>
          <w:szCs w:val="22"/>
        </w:rPr>
        <w:t xml:space="preserve">decline </w:t>
      </w:r>
      <w:r w:rsidR="005C77C0">
        <w:rPr>
          <w:rFonts w:ascii="Times New Roman" w:hAnsi="Times New Roman" w:cs="Times New Roman"/>
          <w:color w:val="auto"/>
          <w:sz w:val="22"/>
          <w:szCs w:val="22"/>
        </w:rPr>
        <w:t xml:space="preserve">defined </w:t>
      </w:r>
      <w:r w:rsidR="0012198F" w:rsidRPr="00CE5EAD">
        <w:rPr>
          <w:rFonts w:ascii="Times New Roman" w:hAnsi="Times New Roman" w:cs="Times New Roman"/>
          <w:color w:val="auto"/>
          <w:sz w:val="22"/>
          <w:szCs w:val="22"/>
        </w:rPr>
        <w:t xml:space="preserve">using median rate of decline. Numbers are </w:t>
      </w:r>
      <w:r w:rsidR="00A76822">
        <w:rPr>
          <w:rFonts w:ascii="Times New Roman" w:hAnsi="Times New Roman" w:cs="Times New Roman"/>
          <w:color w:val="auto"/>
          <w:sz w:val="22"/>
          <w:szCs w:val="22"/>
        </w:rPr>
        <w:t xml:space="preserve">adjusted </w:t>
      </w:r>
      <w:r w:rsidR="005C77C0">
        <w:rPr>
          <w:rFonts w:ascii="Times New Roman" w:hAnsi="Times New Roman" w:cs="Times New Roman"/>
          <w:color w:val="auto"/>
          <w:sz w:val="22"/>
          <w:szCs w:val="22"/>
        </w:rPr>
        <w:t>OR</w:t>
      </w:r>
      <w:r w:rsidR="0012198F" w:rsidRPr="00CE5EAD">
        <w:rPr>
          <w:rFonts w:ascii="Times New Roman" w:hAnsi="Times New Roman" w:cs="Times New Roman"/>
          <w:color w:val="auto"/>
          <w:sz w:val="22"/>
          <w:szCs w:val="22"/>
        </w:rPr>
        <w:t xml:space="preserve"> (95% CI).</w:t>
      </w:r>
      <w:bookmarkEnd w:id="5"/>
      <w:r w:rsidR="0012198F" w:rsidRPr="00CE5EAD">
        <w:rPr>
          <w:rFonts w:ascii="Times New Roman" w:hAnsi="Times New Roman" w:cs="Times New Roman"/>
          <w:b/>
          <w:color w:val="auto"/>
          <w:sz w:val="22"/>
          <w:szCs w:val="22"/>
        </w:rPr>
        <w:t xml:space="preserve"> </w:t>
      </w:r>
    </w:p>
    <w:tbl>
      <w:tblPr>
        <w:tblStyle w:val="TableGrid"/>
        <w:tblpPr w:leftFromText="180" w:rightFromText="180" w:vertAnchor="page" w:horzAnchor="margin" w:tblpY="2086"/>
        <w:tblW w:w="8926" w:type="dxa"/>
        <w:tblLayout w:type="fixed"/>
        <w:tblLook w:val="04A0" w:firstRow="1" w:lastRow="0" w:firstColumn="1" w:lastColumn="0" w:noHBand="0" w:noVBand="1"/>
      </w:tblPr>
      <w:tblGrid>
        <w:gridCol w:w="2830"/>
        <w:gridCol w:w="1985"/>
        <w:gridCol w:w="992"/>
        <w:gridCol w:w="2126"/>
        <w:gridCol w:w="993"/>
      </w:tblGrid>
      <w:tr w:rsidR="00A76822" w:rsidRPr="00A76822" w14:paraId="28A9608F" w14:textId="77777777" w:rsidTr="00A76822">
        <w:tc>
          <w:tcPr>
            <w:tcW w:w="2830" w:type="dxa"/>
          </w:tcPr>
          <w:p w14:paraId="4814812E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</w:p>
        </w:tc>
        <w:tc>
          <w:tcPr>
            <w:tcW w:w="1985" w:type="dxa"/>
          </w:tcPr>
          <w:p w14:paraId="55AC8F1C" w14:textId="77777777" w:rsidR="00A76822" w:rsidRPr="00A76822" w:rsidRDefault="00A76822" w:rsidP="00A76822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4"/>
              </w:rPr>
              <w:t>Odds of having fast FEV</w:t>
            </w:r>
            <w:r w:rsidRPr="00A76822">
              <w:rPr>
                <w:rFonts w:ascii="Times New Roman" w:hAnsi="Times New Roman" w:cs="Times New Roman"/>
                <w:b/>
                <w:sz w:val="20"/>
                <w:szCs w:val="24"/>
                <w:vertAlign w:val="subscript"/>
              </w:rPr>
              <w:t>1</w:t>
            </w:r>
            <w:r w:rsidRPr="00A76822">
              <w:rPr>
                <w:rFonts w:ascii="Times New Roman" w:hAnsi="Times New Roman" w:cs="Times New Roman"/>
                <w:b/>
                <w:sz w:val="20"/>
                <w:szCs w:val="24"/>
              </w:rPr>
              <w:t xml:space="preserve"> decline OR (95% CI)</w:t>
            </w:r>
            <w:r w:rsidRPr="00A76822">
              <w:rPr>
                <w:rFonts w:ascii="Times New Roman" w:hAnsi="Times New Roman" w:cs="Times New Roman"/>
                <w:b/>
                <w:sz w:val="20"/>
                <w:szCs w:val="24"/>
              </w:rPr>
              <w:br/>
              <w:t>N=30,609</w:t>
            </w:r>
          </w:p>
        </w:tc>
        <w:tc>
          <w:tcPr>
            <w:tcW w:w="992" w:type="dxa"/>
          </w:tcPr>
          <w:p w14:paraId="57FB175D" w14:textId="77777777" w:rsidR="00A76822" w:rsidRPr="00A76822" w:rsidRDefault="00A76822" w:rsidP="00A76822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4"/>
              </w:rPr>
              <w:t>P value</w:t>
            </w:r>
          </w:p>
        </w:tc>
        <w:tc>
          <w:tcPr>
            <w:tcW w:w="2126" w:type="dxa"/>
          </w:tcPr>
          <w:p w14:paraId="56BC1DBB" w14:textId="77777777" w:rsidR="00A76822" w:rsidRPr="00A76822" w:rsidRDefault="00A76822" w:rsidP="00A76822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4"/>
              </w:rPr>
              <w:t xml:space="preserve">Odds of having fast FVC decline </w:t>
            </w:r>
            <w:r w:rsidRPr="00A76822">
              <w:rPr>
                <w:rFonts w:ascii="Times New Roman" w:hAnsi="Times New Roman" w:cs="Times New Roman"/>
                <w:b/>
                <w:sz w:val="20"/>
                <w:szCs w:val="24"/>
              </w:rPr>
              <w:br/>
              <w:t>OR (95% CI)</w:t>
            </w:r>
            <w:r w:rsidRPr="00A76822">
              <w:rPr>
                <w:rFonts w:ascii="Times New Roman" w:hAnsi="Times New Roman" w:cs="Times New Roman"/>
                <w:b/>
                <w:sz w:val="20"/>
                <w:szCs w:val="24"/>
              </w:rPr>
              <w:br/>
              <w:t>N=28,021</w:t>
            </w:r>
          </w:p>
        </w:tc>
        <w:tc>
          <w:tcPr>
            <w:tcW w:w="993" w:type="dxa"/>
          </w:tcPr>
          <w:p w14:paraId="09CD6BB3" w14:textId="77777777" w:rsidR="00A76822" w:rsidRPr="00A76822" w:rsidRDefault="00A76822" w:rsidP="00A76822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4"/>
              </w:rPr>
              <w:t>P value</w:t>
            </w:r>
          </w:p>
        </w:tc>
      </w:tr>
      <w:tr w:rsidR="00A76822" w:rsidRPr="00A76822" w14:paraId="138237A7" w14:textId="77777777" w:rsidTr="00A76822">
        <w:tc>
          <w:tcPr>
            <w:tcW w:w="2830" w:type="dxa"/>
          </w:tcPr>
          <w:p w14:paraId="04EA2013" w14:textId="77777777" w:rsidR="00A76822" w:rsidRPr="00A76822" w:rsidRDefault="00A76822" w:rsidP="00A76822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4"/>
              </w:rPr>
              <w:t>Age</w:t>
            </w:r>
          </w:p>
        </w:tc>
        <w:tc>
          <w:tcPr>
            <w:tcW w:w="1985" w:type="dxa"/>
          </w:tcPr>
          <w:p w14:paraId="24DD2F61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1.01 (1.01 – 1.01)</w:t>
            </w:r>
          </w:p>
        </w:tc>
        <w:tc>
          <w:tcPr>
            <w:tcW w:w="992" w:type="dxa"/>
          </w:tcPr>
          <w:p w14:paraId="546F51BC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&lt;0.001</w:t>
            </w:r>
          </w:p>
        </w:tc>
        <w:tc>
          <w:tcPr>
            <w:tcW w:w="2126" w:type="dxa"/>
          </w:tcPr>
          <w:p w14:paraId="4D9F8DA9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1.02 (1.02 – 1.03)</w:t>
            </w:r>
          </w:p>
        </w:tc>
        <w:tc>
          <w:tcPr>
            <w:tcW w:w="993" w:type="dxa"/>
          </w:tcPr>
          <w:p w14:paraId="7D0A699A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&lt;0.001</w:t>
            </w:r>
          </w:p>
        </w:tc>
      </w:tr>
      <w:tr w:rsidR="00A76822" w:rsidRPr="00A76822" w14:paraId="057ED3C8" w14:textId="77777777" w:rsidTr="00A76822">
        <w:tc>
          <w:tcPr>
            <w:tcW w:w="2830" w:type="dxa"/>
          </w:tcPr>
          <w:p w14:paraId="059DBB24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proofErr w:type="gramStart"/>
            <w:r w:rsidRPr="00A76822">
              <w:rPr>
                <w:rFonts w:ascii="Times New Roman" w:hAnsi="Times New Roman" w:cs="Times New Roman"/>
                <w:b/>
                <w:sz w:val="20"/>
                <w:szCs w:val="24"/>
              </w:rPr>
              <w:t>Gender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 xml:space="preserve">  (</w:t>
            </w:r>
            <w:proofErr w:type="gramEnd"/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Males)</w:t>
            </w:r>
          </w:p>
        </w:tc>
        <w:tc>
          <w:tcPr>
            <w:tcW w:w="1985" w:type="dxa"/>
          </w:tcPr>
          <w:p w14:paraId="0F2113C5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88 (0.82 – 0.95)</w:t>
            </w:r>
          </w:p>
        </w:tc>
        <w:tc>
          <w:tcPr>
            <w:tcW w:w="992" w:type="dxa"/>
          </w:tcPr>
          <w:p w14:paraId="03002F2F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001</w:t>
            </w:r>
          </w:p>
        </w:tc>
        <w:tc>
          <w:tcPr>
            <w:tcW w:w="2126" w:type="dxa"/>
          </w:tcPr>
          <w:p w14:paraId="391EBD8B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49 (0.46 – 0.53)</w:t>
            </w:r>
          </w:p>
        </w:tc>
        <w:tc>
          <w:tcPr>
            <w:tcW w:w="993" w:type="dxa"/>
          </w:tcPr>
          <w:p w14:paraId="6B5A626D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&lt;0.001</w:t>
            </w:r>
          </w:p>
        </w:tc>
      </w:tr>
      <w:tr w:rsidR="00A76822" w:rsidRPr="00A76822" w14:paraId="41AB4C25" w14:textId="77777777" w:rsidTr="00A76822">
        <w:tc>
          <w:tcPr>
            <w:tcW w:w="2830" w:type="dxa"/>
          </w:tcPr>
          <w:p w14:paraId="6D8F4D96" w14:textId="77777777" w:rsidR="00A76822" w:rsidRPr="00A76822" w:rsidRDefault="00A76822" w:rsidP="00A76822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4"/>
              </w:rPr>
              <w:t>Current smoking</w:t>
            </w:r>
          </w:p>
        </w:tc>
        <w:tc>
          <w:tcPr>
            <w:tcW w:w="1985" w:type="dxa"/>
          </w:tcPr>
          <w:p w14:paraId="2DA05A98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1.17 (1.10 – 1.23)</w:t>
            </w:r>
          </w:p>
        </w:tc>
        <w:tc>
          <w:tcPr>
            <w:tcW w:w="992" w:type="dxa"/>
          </w:tcPr>
          <w:p w14:paraId="7BC050A8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&lt;0.001</w:t>
            </w:r>
          </w:p>
        </w:tc>
        <w:tc>
          <w:tcPr>
            <w:tcW w:w="2126" w:type="dxa"/>
          </w:tcPr>
          <w:p w14:paraId="1BE33C43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99 (0.93 – 1.05)</w:t>
            </w:r>
          </w:p>
        </w:tc>
        <w:tc>
          <w:tcPr>
            <w:tcW w:w="993" w:type="dxa"/>
          </w:tcPr>
          <w:p w14:paraId="778B9A4C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626</w:t>
            </w:r>
          </w:p>
        </w:tc>
      </w:tr>
      <w:tr w:rsidR="00A76822" w:rsidRPr="00A76822" w14:paraId="434CCF4C" w14:textId="77777777" w:rsidTr="00A76822">
        <w:tc>
          <w:tcPr>
            <w:tcW w:w="2830" w:type="dxa"/>
          </w:tcPr>
          <w:p w14:paraId="63950F11" w14:textId="77777777" w:rsidR="00A76822" w:rsidRPr="00A76822" w:rsidRDefault="00A76822" w:rsidP="00A76822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4"/>
              </w:rPr>
              <w:t>IMD</w:t>
            </w:r>
          </w:p>
          <w:p w14:paraId="686FE108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 xml:space="preserve">     1 (most deprived)</w:t>
            </w:r>
          </w:p>
          <w:p w14:paraId="2718D24A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 xml:space="preserve">     2</w:t>
            </w:r>
          </w:p>
          <w:p w14:paraId="7E482750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 xml:space="preserve">     3</w:t>
            </w:r>
          </w:p>
          <w:p w14:paraId="31191E60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 xml:space="preserve">     4</w:t>
            </w:r>
          </w:p>
          <w:p w14:paraId="2BAF1B86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 xml:space="preserve">     5 (least deprived) </w:t>
            </w:r>
          </w:p>
        </w:tc>
        <w:tc>
          <w:tcPr>
            <w:tcW w:w="1985" w:type="dxa"/>
          </w:tcPr>
          <w:p w14:paraId="77BFA491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1.05 (0.95 – 1.15)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1.03 (0.94 – 1.13)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1.00 (0.91 – 1.09)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1.15 (1.06 – 1.26)</w:t>
            </w:r>
          </w:p>
        </w:tc>
        <w:tc>
          <w:tcPr>
            <w:tcW w:w="992" w:type="dxa"/>
          </w:tcPr>
          <w:p w14:paraId="0E19340F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334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534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975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001</w:t>
            </w:r>
          </w:p>
        </w:tc>
        <w:tc>
          <w:tcPr>
            <w:tcW w:w="2126" w:type="dxa"/>
          </w:tcPr>
          <w:p w14:paraId="77EECDC8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1.02 (0.93 – 1.13)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1.01 (0.92 – 1.11)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97 (0.87 – 1.07)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1.16 (1.06 – 1.28)</w:t>
            </w:r>
          </w:p>
        </w:tc>
        <w:tc>
          <w:tcPr>
            <w:tcW w:w="993" w:type="dxa"/>
          </w:tcPr>
          <w:p w14:paraId="1F59638D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632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778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563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001</w:t>
            </w:r>
          </w:p>
        </w:tc>
      </w:tr>
      <w:tr w:rsidR="00A76822" w:rsidRPr="00A76822" w14:paraId="3303B458" w14:textId="77777777" w:rsidTr="00A76822">
        <w:tc>
          <w:tcPr>
            <w:tcW w:w="2830" w:type="dxa"/>
          </w:tcPr>
          <w:p w14:paraId="74B95D7D" w14:textId="77777777" w:rsidR="00A76822" w:rsidRPr="00A76822" w:rsidRDefault="00A76822" w:rsidP="00A76822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4"/>
              </w:rPr>
              <w:t xml:space="preserve">Breathlessness </w:t>
            </w:r>
          </w:p>
        </w:tc>
        <w:tc>
          <w:tcPr>
            <w:tcW w:w="1985" w:type="dxa"/>
          </w:tcPr>
          <w:p w14:paraId="06447E2C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1.10 (1.02 – 1.19)</w:t>
            </w:r>
          </w:p>
        </w:tc>
        <w:tc>
          <w:tcPr>
            <w:tcW w:w="992" w:type="dxa"/>
          </w:tcPr>
          <w:p w14:paraId="0CA917E8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019</w:t>
            </w:r>
          </w:p>
        </w:tc>
        <w:tc>
          <w:tcPr>
            <w:tcW w:w="2126" w:type="dxa"/>
          </w:tcPr>
          <w:p w14:paraId="4E06E26B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96 (0.90 – 1.02)</w:t>
            </w:r>
          </w:p>
        </w:tc>
        <w:tc>
          <w:tcPr>
            <w:tcW w:w="993" w:type="dxa"/>
          </w:tcPr>
          <w:p w14:paraId="7928F31E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151</w:t>
            </w:r>
          </w:p>
        </w:tc>
      </w:tr>
      <w:tr w:rsidR="00A76822" w:rsidRPr="00A76822" w14:paraId="7A3F2210" w14:textId="77777777" w:rsidTr="00A76822">
        <w:tc>
          <w:tcPr>
            <w:tcW w:w="2830" w:type="dxa"/>
          </w:tcPr>
          <w:p w14:paraId="302A63EB" w14:textId="77777777" w:rsidR="00A76822" w:rsidRPr="00A76822" w:rsidRDefault="00A76822" w:rsidP="00A76822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4"/>
              </w:rPr>
              <w:t xml:space="preserve">Cough </w:t>
            </w:r>
          </w:p>
        </w:tc>
        <w:tc>
          <w:tcPr>
            <w:tcW w:w="1985" w:type="dxa"/>
          </w:tcPr>
          <w:p w14:paraId="654800F1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1.10 (1.03 – 1.17)</w:t>
            </w:r>
          </w:p>
        </w:tc>
        <w:tc>
          <w:tcPr>
            <w:tcW w:w="992" w:type="dxa"/>
          </w:tcPr>
          <w:p w14:paraId="1658FDD6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006</w:t>
            </w:r>
          </w:p>
        </w:tc>
        <w:tc>
          <w:tcPr>
            <w:tcW w:w="2126" w:type="dxa"/>
          </w:tcPr>
          <w:p w14:paraId="6F0EBDE0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95 (0.90 – 1.01)</w:t>
            </w:r>
          </w:p>
        </w:tc>
        <w:tc>
          <w:tcPr>
            <w:tcW w:w="993" w:type="dxa"/>
          </w:tcPr>
          <w:p w14:paraId="239730FD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090</w:t>
            </w:r>
          </w:p>
        </w:tc>
      </w:tr>
      <w:tr w:rsidR="00A76822" w:rsidRPr="00A76822" w14:paraId="6EEBA047" w14:textId="77777777" w:rsidTr="00A76822">
        <w:tc>
          <w:tcPr>
            <w:tcW w:w="2830" w:type="dxa"/>
          </w:tcPr>
          <w:p w14:paraId="630ABCF1" w14:textId="77777777" w:rsidR="00A76822" w:rsidRPr="00A76822" w:rsidRDefault="00A76822" w:rsidP="00A76822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4"/>
              </w:rPr>
              <w:t>Sputum</w:t>
            </w:r>
          </w:p>
        </w:tc>
        <w:tc>
          <w:tcPr>
            <w:tcW w:w="1985" w:type="dxa"/>
          </w:tcPr>
          <w:p w14:paraId="2DFF5094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1.01 (0.90 – 1.13)</w:t>
            </w:r>
          </w:p>
        </w:tc>
        <w:tc>
          <w:tcPr>
            <w:tcW w:w="992" w:type="dxa"/>
          </w:tcPr>
          <w:p w14:paraId="36C30E3D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892</w:t>
            </w:r>
          </w:p>
        </w:tc>
        <w:tc>
          <w:tcPr>
            <w:tcW w:w="2126" w:type="dxa"/>
          </w:tcPr>
          <w:p w14:paraId="74061725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1.13 (1.04 – 1.23)</w:t>
            </w:r>
          </w:p>
        </w:tc>
        <w:tc>
          <w:tcPr>
            <w:tcW w:w="993" w:type="dxa"/>
          </w:tcPr>
          <w:p w14:paraId="28B2D03E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006</w:t>
            </w:r>
          </w:p>
        </w:tc>
      </w:tr>
      <w:tr w:rsidR="00A76822" w:rsidRPr="00A76822" w14:paraId="073CBAAD" w14:textId="77777777" w:rsidTr="00A76822">
        <w:tc>
          <w:tcPr>
            <w:tcW w:w="2830" w:type="dxa"/>
          </w:tcPr>
          <w:p w14:paraId="6070C81D" w14:textId="77777777" w:rsidR="00A76822" w:rsidRPr="00A76822" w:rsidRDefault="00A76822" w:rsidP="00A76822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4"/>
              </w:rPr>
              <w:t>Asthma</w:t>
            </w:r>
          </w:p>
        </w:tc>
        <w:tc>
          <w:tcPr>
            <w:tcW w:w="1985" w:type="dxa"/>
          </w:tcPr>
          <w:p w14:paraId="61B9F858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93 (0.87 – 0.99)</w:t>
            </w:r>
          </w:p>
        </w:tc>
        <w:tc>
          <w:tcPr>
            <w:tcW w:w="992" w:type="dxa"/>
          </w:tcPr>
          <w:p w14:paraId="367932D1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037</w:t>
            </w:r>
          </w:p>
        </w:tc>
        <w:tc>
          <w:tcPr>
            <w:tcW w:w="2126" w:type="dxa"/>
          </w:tcPr>
          <w:p w14:paraId="629F5683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1.03 (0.97 – 1.10)</w:t>
            </w:r>
          </w:p>
        </w:tc>
        <w:tc>
          <w:tcPr>
            <w:tcW w:w="993" w:type="dxa"/>
          </w:tcPr>
          <w:p w14:paraId="15C6D096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371</w:t>
            </w:r>
          </w:p>
        </w:tc>
      </w:tr>
      <w:tr w:rsidR="00A76822" w:rsidRPr="00A76822" w14:paraId="65620EAB" w14:textId="77777777" w:rsidTr="00A76822">
        <w:tc>
          <w:tcPr>
            <w:tcW w:w="2830" w:type="dxa"/>
          </w:tcPr>
          <w:p w14:paraId="3FD22A75" w14:textId="77777777" w:rsidR="00A76822" w:rsidRPr="00A76822" w:rsidRDefault="00A76822" w:rsidP="00A76822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4"/>
              </w:rPr>
              <w:t xml:space="preserve">MI </w:t>
            </w:r>
          </w:p>
        </w:tc>
        <w:tc>
          <w:tcPr>
            <w:tcW w:w="1985" w:type="dxa"/>
          </w:tcPr>
          <w:p w14:paraId="7CB39966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1.03 (0.93 – 1.13)</w:t>
            </w:r>
          </w:p>
        </w:tc>
        <w:tc>
          <w:tcPr>
            <w:tcW w:w="992" w:type="dxa"/>
          </w:tcPr>
          <w:p w14:paraId="1110E886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566</w:t>
            </w:r>
          </w:p>
        </w:tc>
        <w:tc>
          <w:tcPr>
            <w:tcW w:w="2126" w:type="dxa"/>
          </w:tcPr>
          <w:p w14:paraId="50B529EE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1.09 (0.98 – 1.22)</w:t>
            </w:r>
          </w:p>
        </w:tc>
        <w:tc>
          <w:tcPr>
            <w:tcW w:w="993" w:type="dxa"/>
          </w:tcPr>
          <w:p w14:paraId="511673B7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102</w:t>
            </w:r>
          </w:p>
        </w:tc>
      </w:tr>
      <w:tr w:rsidR="00A76822" w:rsidRPr="00A76822" w14:paraId="2B9A87FB" w14:textId="77777777" w:rsidTr="00A76822">
        <w:tc>
          <w:tcPr>
            <w:tcW w:w="2830" w:type="dxa"/>
          </w:tcPr>
          <w:p w14:paraId="7DD99221" w14:textId="77777777" w:rsidR="00A76822" w:rsidRPr="00A76822" w:rsidRDefault="00A76822" w:rsidP="00A76822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4"/>
              </w:rPr>
              <w:t>Stroke</w:t>
            </w:r>
          </w:p>
        </w:tc>
        <w:tc>
          <w:tcPr>
            <w:tcW w:w="1985" w:type="dxa"/>
          </w:tcPr>
          <w:p w14:paraId="1EC7FE4A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1.07 (0.94 – 1.21)</w:t>
            </w:r>
          </w:p>
        </w:tc>
        <w:tc>
          <w:tcPr>
            <w:tcW w:w="992" w:type="dxa"/>
          </w:tcPr>
          <w:p w14:paraId="797331EC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313</w:t>
            </w:r>
          </w:p>
        </w:tc>
        <w:tc>
          <w:tcPr>
            <w:tcW w:w="2126" w:type="dxa"/>
          </w:tcPr>
          <w:p w14:paraId="534F3128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1.08 (0.94 – 1.25)</w:t>
            </w:r>
          </w:p>
        </w:tc>
        <w:tc>
          <w:tcPr>
            <w:tcW w:w="993" w:type="dxa"/>
          </w:tcPr>
          <w:p w14:paraId="201DA047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276</w:t>
            </w:r>
          </w:p>
        </w:tc>
      </w:tr>
      <w:tr w:rsidR="00A76822" w:rsidRPr="00A76822" w14:paraId="1A74ECA5" w14:textId="77777777" w:rsidTr="00A76822">
        <w:tc>
          <w:tcPr>
            <w:tcW w:w="2830" w:type="dxa"/>
          </w:tcPr>
          <w:p w14:paraId="625F66E6" w14:textId="77777777" w:rsidR="00A76822" w:rsidRPr="00A76822" w:rsidRDefault="00A76822" w:rsidP="00A76822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4"/>
              </w:rPr>
              <w:t>HF</w:t>
            </w:r>
          </w:p>
        </w:tc>
        <w:tc>
          <w:tcPr>
            <w:tcW w:w="1985" w:type="dxa"/>
          </w:tcPr>
          <w:p w14:paraId="00FB60AC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1.00 (0.89 – 1.11)</w:t>
            </w:r>
          </w:p>
        </w:tc>
        <w:tc>
          <w:tcPr>
            <w:tcW w:w="992" w:type="dxa"/>
          </w:tcPr>
          <w:p w14:paraId="46B8552A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926</w:t>
            </w:r>
          </w:p>
        </w:tc>
        <w:tc>
          <w:tcPr>
            <w:tcW w:w="2126" w:type="dxa"/>
          </w:tcPr>
          <w:p w14:paraId="28A80C52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1.08 (0.96 – 1.22)</w:t>
            </w:r>
          </w:p>
        </w:tc>
        <w:tc>
          <w:tcPr>
            <w:tcW w:w="993" w:type="dxa"/>
          </w:tcPr>
          <w:p w14:paraId="51ED5F7C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183</w:t>
            </w:r>
          </w:p>
        </w:tc>
      </w:tr>
      <w:tr w:rsidR="00A76822" w:rsidRPr="00A76822" w14:paraId="2D098C9A" w14:textId="77777777" w:rsidTr="00A76822">
        <w:tc>
          <w:tcPr>
            <w:tcW w:w="2830" w:type="dxa"/>
          </w:tcPr>
          <w:p w14:paraId="12A72C31" w14:textId="77777777" w:rsidR="00A76822" w:rsidRPr="00A76822" w:rsidRDefault="00A76822" w:rsidP="00A76822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4"/>
              </w:rPr>
              <w:t xml:space="preserve">Lung cancer </w:t>
            </w:r>
          </w:p>
        </w:tc>
        <w:tc>
          <w:tcPr>
            <w:tcW w:w="1985" w:type="dxa"/>
          </w:tcPr>
          <w:p w14:paraId="32571AC2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1.05 (0.74 – 1.50)</w:t>
            </w:r>
          </w:p>
        </w:tc>
        <w:tc>
          <w:tcPr>
            <w:tcW w:w="992" w:type="dxa"/>
          </w:tcPr>
          <w:p w14:paraId="52AA5ED7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785</w:t>
            </w:r>
          </w:p>
        </w:tc>
        <w:tc>
          <w:tcPr>
            <w:tcW w:w="2126" w:type="dxa"/>
          </w:tcPr>
          <w:p w14:paraId="6D053A31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1.22 (0.82 – 1.81)</w:t>
            </w:r>
          </w:p>
        </w:tc>
        <w:tc>
          <w:tcPr>
            <w:tcW w:w="993" w:type="dxa"/>
          </w:tcPr>
          <w:p w14:paraId="7C964CB4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320</w:t>
            </w:r>
          </w:p>
        </w:tc>
      </w:tr>
      <w:tr w:rsidR="00A76822" w:rsidRPr="00A76822" w14:paraId="49F26B77" w14:textId="77777777" w:rsidTr="00A76822">
        <w:tc>
          <w:tcPr>
            <w:tcW w:w="2830" w:type="dxa"/>
          </w:tcPr>
          <w:p w14:paraId="6263C97C" w14:textId="77777777" w:rsidR="00A76822" w:rsidRPr="00A76822" w:rsidRDefault="00A76822" w:rsidP="00A76822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4"/>
              </w:rPr>
              <w:t xml:space="preserve">Bronchiectasis </w:t>
            </w:r>
          </w:p>
        </w:tc>
        <w:tc>
          <w:tcPr>
            <w:tcW w:w="1985" w:type="dxa"/>
          </w:tcPr>
          <w:p w14:paraId="29357636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1.01 (0.85 – 1.19)</w:t>
            </w:r>
          </w:p>
        </w:tc>
        <w:tc>
          <w:tcPr>
            <w:tcW w:w="992" w:type="dxa"/>
          </w:tcPr>
          <w:p w14:paraId="0304B922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928</w:t>
            </w:r>
          </w:p>
        </w:tc>
        <w:tc>
          <w:tcPr>
            <w:tcW w:w="2126" w:type="dxa"/>
          </w:tcPr>
          <w:p w14:paraId="673EF3B6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1.07 (0.90 – 1.27)</w:t>
            </w:r>
          </w:p>
        </w:tc>
        <w:tc>
          <w:tcPr>
            <w:tcW w:w="993" w:type="dxa"/>
          </w:tcPr>
          <w:p w14:paraId="75188D52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454</w:t>
            </w:r>
          </w:p>
        </w:tc>
      </w:tr>
      <w:tr w:rsidR="00A76822" w:rsidRPr="00A76822" w14:paraId="35D8D3D8" w14:textId="77777777" w:rsidTr="00A76822">
        <w:tc>
          <w:tcPr>
            <w:tcW w:w="2830" w:type="dxa"/>
          </w:tcPr>
          <w:p w14:paraId="741184A0" w14:textId="77777777" w:rsidR="00A76822" w:rsidRPr="00A76822" w:rsidRDefault="00A76822" w:rsidP="00A76822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4"/>
              </w:rPr>
              <w:t xml:space="preserve">GORD </w:t>
            </w:r>
          </w:p>
        </w:tc>
        <w:tc>
          <w:tcPr>
            <w:tcW w:w="1985" w:type="dxa"/>
          </w:tcPr>
          <w:p w14:paraId="5F19EA81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98 (0.87 – 1.10)</w:t>
            </w:r>
          </w:p>
        </w:tc>
        <w:tc>
          <w:tcPr>
            <w:tcW w:w="992" w:type="dxa"/>
          </w:tcPr>
          <w:p w14:paraId="004644CA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669</w:t>
            </w:r>
          </w:p>
        </w:tc>
        <w:tc>
          <w:tcPr>
            <w:tcW w:w="2126" w:type="dxa"/>
          </w:tcPr>
          <w:p w14:paraId="22C99868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92 (0.81 – 1.04)</w:t>
            </w:r>
          </w:p>
        </w:tc>
        <w:tc>
          <w:tcPr>
            <w:tcW w:w="993" w:type="dxa"/>
          </w:tcPr>
          <w:p w14:paraId="2AE888E7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170</w:t>
            </w:r>
          </w:p>
        </w:tc>
      </w:tr>
      <w:tr w:rsidR="00A76822" w:rsidRPr="00A76822" w14:paraId="77FB9385" w14:textId="77777777" w:rsidTr="00A76822">
        <w:tc>
          <w:tcPr>
            <w:tcW w:w="2830" w:type="dxa"/>
          </w:tcPr>
          <w:p w14:paraId="5A43DBB6" w14:textId="77777777" w:rsidR="00A76822" w:rsidRPr="00A76822" w:rsidRDefault="00A76822" w:rsidP="00A76822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4"/>
              </w:rPr>
              <w:t xml:space="preserve">Anxiety </w:t>
            </w:r>
          </w:p>
        </w:tc>
        <w:tc>
          <w:tcPr>
            <w:tcW w:w="1985" w:type="dxa"/>
          </w:tcPr>
          <w:p w14:paraId="7850B193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1.04 (0.93 – 1.15)</w:t>
            </w:r>
          </w:p>
        </w:tc>
        <w:tc>
          <w:tcPr>
            <w:tcW w:w="992" w:type="dxa"/>
          </w:tcPr>
          <w:p w14:paraId="4AB95A26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524</w:t>
            </w:r>
          </w:p>
        </w:tc>
        <w:tc>
          <w:tcPr>
            <w:tcW w:w="2126" w:type="dxa"/>
          </w:tcPr>
          <w:p w14:paraId="43C4467C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1.18 (1.005 – 1.32)</w:t>
            </w:r>
          </w:p>
        </w:tc>
        <w:tc>
          <w:tcPr>
            <w:tcW w:w="993" w:type="dxa"/>
          </w:tcPr>
          <w:p w14:paraId="5BD0E55A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004</w:t>
            </w:r>
          </w:p>
        </w:tc>
      </w:tr>
      <w:tr w:rsidR="00A76822" w:rsidRPr="00A76822" w14:paraId="2E762FDC" w14:textId="77777777" w:rsidTr="00A76822">
        <w:tc>
          <w:tcPr>
            <w:tcW w:w="2830" w:type="dxa"/>
          </w:tcPr>
          <w:p w14:paraId="09574FC1" w14:textId="77777777" w:rsidR="00A76822" w:rsidRPr="00A76822" w:rsidRDefault="00A76822" w:rsidP="00A76822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4"/>
              </w:rPr>
              <w:t xml:space="preserve">Depression </w:t>
            </w:r>
          </w:p>
        </w:tc>
        <w:tc>
          <w:tcPr>
            <w:tcW w:w="1985" w:type="dxa"/>
          </w:tcPr>
          <w:p w14:paraId="759B4B18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1.02 (0.92 – 1.23)</w:t>
            </w:r>
          </w:p>
        </w:tc>
        <w:tc>
          <w:tcPr>
            <w:tcW w:w="992" w:type="dxa"/>
          </w:tcPr>
          <w:p w14:paraId="619CC975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705</w:t>
            </w:r>
          </w:p>
        </w:tc>
        <w:tc>
          <w:tcPr>
            <w:tcW w:w="2126" w:type="dxa"/>
          </w:tcPr>
          <w:p w14:paraId="56E98384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1.10 (0.99 – 1.23)</w:t>
            </w:r>
          </w:p>
        </w:tc>
        <w:tc>
          <w:tcPr>
            <w:tcW w:w="993" w:type="dxa"/>
          </w:tcPr>
          <w:p w14:paraId="57673C03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0.088</w:t>
            </w:r>
          </w:p>
        </w:tc>
      </w:tr>
      <w:tr w:rsidR="00A76822" w:rsidRPr="00A76822" w14:paraId="4F6DD255" w14:textId="77777777" w:rsidTr="00A76822">
        <w:tc>
          <w:tcPr>
            <w:tcW w:w="2830" w:type="dxa"/>
          </w:tcPr>
          <w:p w14:paraId="0716CC90" w14:textId="77777777" w:rsidR="00A76822" w:rsidRPr="00A76822" w:rsidRDefault="00A76822" w:rsidP="00A76822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4"/>
              </w:rPr>
              <w:t xml:space="preserve">BMI </w:t>
            </w:r>
          </w:p>
          <w:p w14:paraId="10B2684A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 xml:space="preserve">     Normal </w:t>
            </w:r>
          </w:p>
          <w:p w14:paraId="2757864C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 xml:space="preserve">     Underweight 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 xml:space="preserve">     Overweight</w:t>
            </w:r>
          </w:p>
          <w:p w14:paraId="63C7D9EA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 xml:space="preserve">     Obese</w:t>
            </w:r>
          </w:p>
        </w:tc>
        <w:tc>
          <w:tcPr>
            <w:tcW w:w="1985" w:type="dxa"/>
          </w:tcPr>
          <w:p w14:paraId="04FFCAB7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1.20 (1.05 – 1.38)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87 (0.82 – 0.93)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84 (0.78 – 0.90)</w:t>
            </w:r>
          </w:p>
        </w:tc>
        <w:tc>
          <w:tcPr>
            <w:tcW w:w="992" w:type="dxa"/>
          </w:tcPr>
          <w:p w14:paraId="641086C0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009</w:t>
            </w:r>
          </w:p>
          <w:p w14:paraId="690E5D66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&lt;0.001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&lt;0.001</w:t>
            </w:r>
          </w:p>
        </w:tc>
        <w:tc>
          <w:tcPr>
            <w:tcW w:w="2126" w:type="dxa"/>
          </w:tcPr>
          <w:p w14:paraId="6721F03D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1.28 (1.11 – 1.47)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93 (0.87 – 0.99)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92 (0.86 – 0.99)</w:t>
            </w:r>
          </w:p>
        </w:tc>
        <w:tc>
          <w:tcPr>
            <w:tcW w:w="993" w:type="dxa"/>
          </w:tcPr>
          <w:p w14:paraId="1C0A3A5D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001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028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020</w:t>
            </w:r>
          </w:p>
        </w:tc>
      </w:tr>
      <w:tr w:rsidR="00A76822" w:rsidRPr="00A76822" w14:paraId="3DDC19A3" w14:textId="77777777" w:rsidTr="00A76822">
        <w:tc>
          <w:tcPr>
            <w:tcW w:w="2830" w:type="dxa"/>
          </w:tcPr>
          <w:p w14:paraId="432AEAD5" w14:textId="77777777" w:rsidR="00A76822" w:rsidRPr="00A76822" w:rsidRDefault="00A76822" w:rsidP="00A76822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proofErr w:type="spellStart"/>
            <w:r w:rsidRPr="00A76822">
              <w:rPr>
                <w:rFonts w:ascii="Times New Roman" w:hAnsi="Times New Roman" w:cs="Times New Roman"/>
                <w:b/>
                <w:sz w:val="20"/>
                <w:szCs w:val="24"/>
              </w:rPr>
              <w:t>mMRC</w:t>
            </w:r>
            <w:proofErr w:type="spellEnd"/>
            <w:r w:rsidRPr="00A76822">
              <w:rPr>
                <w:rFonts w:ascii="Times New Roman" w:hAnsi="Times New Roman" w:cs="Times New Roman"/>
                <w:b/>
                <w:sz w:val="20"/>
                <w:szCs w:val="24"/>
              </w:rPr>
              <w:t xml:space="preserve"> </w:t>
            </w:r>
          </w:p>
          <w:p w14:paraId="607FD30E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 xml:space="preserve">     0</w:t>
            </w:r>
          </w:p>
          <w:p w14:paraId="22D0AC96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 xml:space="preserve">     1</w:t>
            </w:r>
          </w:p>
          <w:p w14:paraId="3A79AA91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 xml:space="preserve">     2</w:t>
            </w:r>
          </w:p>
          <w:p w14:paraId="68915FBB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 xml:space="preserve">     3</w:t>
            </w:r>
          </w:p>
          <w:p w14:paraId="2C1267B8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 xml:space="preserve">     4</w:t>
            </w:r>
          </w:p>
        </w:tc>
        <w:tc>
          <w:tcPr>
            <w:tcW w:w="1985" w:type="dxa"/>
          </w:tcPr>
          <w:p w14:paraId="5921CF11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1.03 (1.05 – 1.38)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1.07 (0.99 – 1.16)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1.10 (0.99 – 1.21)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97 (0.80 – 1.18)</w:t>
            </w:r>
          </w:p>
        </w:tc>
        <w:tc>
          <w:tcPr>
            <w:tcW w:w="992" w:type="dxa"/>
          </w:tcPr>
          <w:p w14:paraId="0111951F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412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077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056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791</w:t>
            </w:r>
          </w:p>
        </w:tc>
        <w:tc>
          <w:tcPr>
            <w:tcW w:w="2126" w:type="dxa"/>
          </w:tcPr>
          <w:p w14:paraId="1A9286DA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1.01 (0.94 – 1.09)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1.12 (1.03 – 1.22)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1.17 (1.06 – 1.30)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1.00 (0.79 – 1.25)</w:t>
            </w:r>
          </w:p>
        </w:tc>
        <w:tc>
          <w:tcPr>
            <w:tcW w:w="993" w:type="dxa"/>
          </w:tcPr>
          <w:p w14:paraId="024C22B5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778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006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003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973</w:t>
            </w:r>
          </w:p>
        </w:tc>
      </w:tr>
      <w:tr w:rsidR="00A76822" w:rsidRPr="00A76822" w14:paraId="5B839D18" w14:textId="77777777" w:rsidTr="00A76822">
        <w:tc>
          <w:tcPr>
            <w:tcW w:w="2830" w:type="dxa"/>
          </w:tcPr>
          <w:p w14:paraId="3FD053ED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4"/>
              </w:rPr>
              <w:t>Airflow obstruction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 xml:space="preserve"> 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 xml:space="preserve">     Mild</w:t>
            </w:r>
          </w:p>
          <w:p w14:paraId="36308BC2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 xml:space="preserve">     Moderate</w:t>
            </w:r>
          </w:p>
          <w:p w14:paraId="7F6E5116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 xml:space="preserve">     Severe</w:t>
            </w:r>
          </w:p>
          <w:p w14:paraId="4629C15D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 xml:space="preserve">     Very severe</w:t>
            </w:r>
          </w:p>
        </w:tc>
        <w:tc>
          <w:tcPr>
            <w:tcW w:w="1985" w:type="dxa"/>
          </w:tcPr>
          <w:p w14:paraId="4AEBD6BD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55 (0.51 – 0.61)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51 (0.44 – 0.58)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41 (0.32 – 0.51)</w:t>
            </w:r>
          </w:p>
        </w:tc>
        <w:tc>
          <w:tcPr>
            <w:tcW w:w="992" w:type="dxa"/>
          </w:tcPr>
          <w:p w14:paraId="5499F537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&lt;0.001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&lt;0.001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&lt;0.001</w:t>
            </w:r>
          </w:p>
        </w:tc>
        <w:tc>
          <w:tcPr>
            <w:tcW w:w="2126" w:type="dxa"/>
          </w:tcPr>
          <w:p w14:paraId="31610FAE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92 (0.86 – 0.98)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1.05 (0.96 – 1.15)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1.36 (0.16 – 1.60)</w:t>
            </w:r>
          </w:p>
        </w:tc>
        <w:tc>
          <w:tcPr>
            <w:tcW w:w="993" w:type="dxa"/>
          </w:tcPr>
          <w:p w14:paraId="73A351BC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012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277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&lt;0.001</w:t>
            </w:r>
          </w:p>
        </w:tc>
      </w:tr>
      <w:tr w:rsidR="00A76822" w:rsidRPr="00A76822" w14:paraId="03EF2E33" w14:textId="77777777" w:rsidTr="00A76822">
        <w:tc>
          <w:tcPr>
            <w:tcW w:w="2830" w:type="dxa"/>
          </w:tcPr>
          <w:p w14:paraId="632E8F0A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4"/>
              </w:rPr>
              <w:t>AECOPD frequency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 xml:space="preserve">     0</w:t>
            </w:r>
          </w:p>
          <w:p w14:paraId="0C324D00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 xml:space="preserve">     1 moderate, no severe</w:t>
            </w:r>
          </w:p>
          <w:p w14:paraId="00C0AEBA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 xml:space="preserve">     2 </w:t>
            </w:r>
            <w:proofErr w:type="gramStart"/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moderate</w:t>
            </w:r>
            <w:proofErr w:type="gramEnd"/>
            <w:r w:rsidRPr="00A76822">
              <w:rPr>
                <w:rFonts w:ascii="Times New Roman" w:hAnsi="Times New Roman" w:cs="Times New Roman"/>
                <w:sz w:val="20"/>
                <w:szCs w:val="24"/>
              </w:rPr>
              <w:t>, no severe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 xml:space="preserve">     ≥3 moderate, no severe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 xml:space="preserve">     1 severe, any moderate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 xml:space="preserve">     ≥2 severe, any moderate</w:t>
            </w:r>
          </w:p>
        </w:tc>
        <w:tc>
          <w:tcPr>
            <w:tcW w:w="1985" w:type="dxa"/>
          </w:tcPr>
          <w:p w14:paraId="7AFBD21C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1.02 (0.96 – 1.09)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1.02 (0.94 – 1.11)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1.08 (1.00 – 1.17)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94 (0.83 – 1.08)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1.08 (0.82 – 1.00)</w:t>
            </w:r>
          </w:p>
        </w:tc>
        <w:tc>
          <w:tcPr>
            <w:tcW w:w="992" w:type="dxa"/>
          </w:tcPr>
          <w:p w14:paraId="29B87363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483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622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057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405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580</w:t>
            </w:r>
          </w:p>
        </w:tc>
        <w:tc>
          <w:tcPr>
            <w:tcW w:w="2126" w:type="dxa"/>
          </w:tcPr>
          <w:p w14:paraId="242F5BAF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99 (0.92 – 1.06)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96 (0.88 – 1.04)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1.07 (0.99 – 1.16)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1.19 (1.03 – 1.37)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1.08 (0.80 – 1.45)</w:t>
            </w:r>
          </w:p>
        </w:tc>
        <w:tc>
          <w:tcPr>
            <w:tcW w:w="993" w:type="dxa"/>
          </w:tcPr>
          <w:p w14:paraId="47DCFD53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719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331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109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016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613</w:t>
            </w:r>
          </w:p>
        </w:tc>
      </w:tr>
      <w:tr w:rsidR="00A76822" w:rsidRPr="00A76822" w14:paraId="0863592B" w14:textId="77777777" w:rsidTr="00A76822">
        <w:tc>
          <w:tcPr>
            <w:tcW w:w="2830" w:type="dxa"/>
          </w:tcPr>
          <w:p w14:paraId="09CC143A" w14:textId="77777777" w:rsidR="00A76822" w:rsidRPr="00A76822" w:rsidRDefault="00A76822" w:rsidP="00A76822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4"/>
              </w:rPr>
              <w:t>COPD medication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t xml:space="preserve"> 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 xml:space="preserve">      Non-ICS combinations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 xml:space="preserve">      ICS combinations </w:t>
            </w:r>
          </w:p>
        </w:tc>
        <w:tc>
          <w:tcPr>
            <w:tcW w:w="1985" w:type="dxa"/>
          </w:tcPr>
          <w:p w14:paraId="7530A34C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1.07 (1.01 – 1.13)</w:t>
            </w:r>
          </w:p>
        </w:tc>
        <w:tc>
          <w:tcPr>
            <w:tcW w:w="992" w:type="dxa"/>
          </w:tcPr>
          <w:p w14:paraId="65F59D95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019</w:t>
            </w:r>
          </w:p>
        </w:tc>
        <w:tc>
          <w:tcPr>
            <w:tcW w:w="2126" w:type="dxa"/>
          </w:tcPr>
          <w:p w14:paraId="1AAB4A74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1.07 (1.01 – 1.14)</w:t>
            </w:r>
          </w:p>
        </w:tc>
        <w:tc>
          <w:tcPr>
            <w:tcW w:w="993" w:type="dxa"/>
          </w:tcPr>
          <w:p w14:paraId="3853F824" w14:textId="77777777" w:rsidR="00A76822" w:rsidRPr="00A76822" w:rsidRDefault="00A76822" w:rsidP="00A76822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4"/>
              </w:rPr>
              <w:br/>
              <w:t>0.027</w:t>
            </w:r>
          </w:p>
        </w:tc>
      </w:tr>
    </w:tbl>
    <w:p w14:paraId="29B962F7" w14:textId="77777777" w:rsidR="0012198F" w:rsidRDefault="0012198F"/>
    <w:p w14:paraId="481659F9" w14:textId="77777777" w:rsidR="00F63F29" w:rsidRDefault="00F63F29"/>
    <w:p w14:paraId="1C8680CC" w14:textId="30213A7C" w:rsidR="00072038" w:rsidRPr="00F63F29" w:rsidRDefault="00457354" w:rsidP="00F63F29">
      <w:pPr>
        <w:pStyle w:val="Heading1"/>
        <w:rPr>
          <w:rFonts w:ascii="Times New Roman" w:hAnsi="Times New Roman" w:cs="Times New Roman"/>
          <w:color w:val="auto"/>
          <w:sz w:val="22"/>
          <w:szCs w:val="22"/>
        </w:rPr>
      </w:pPr>
      <w:bookmarkStart w:id="6" w:name="_Toc54365214"/>
      <w:r>
        <w:rPr>
          <w:rFonts w:ascii="Times New Roman" w:hAnsi="Times New Roman" w:cs="Times New Roman"/>
          <w:b/>
          <w:color w:val="auto"/>
          <w:sz w:val="22"/>
          <w:szCs w:val="22"/>
        </w:rPr>
        <w:lastRenderedPageBreak/>
        <w:t>T</w:t>
      </w:r>
      <w:r w:rsidR="00F63F29" w:rsidRPr="00CE5EAD">
        <w:rPr>
          <w:rFonts w:ascii="Times New Roman" w:hAnsi="Times New Roman" w:cs="Times New Roman"/>
          <w:b/>
          <w:color w:val="auto"/>
          <w:sz w:val="22"/>
          <w:szCs w:val="22"/>
        </w:rPr>
        <w:t>able</w:t>
      </w:r>
      <w:r w:rsidR="00836BF3" w:rsidRPr="00CE5EAD">
        <w:rPr>
          <w:rFonts w:ascii="Times New Roman" w:hAnsi="Times New Roman" w:cs="Times New Roman"/>
          <w:b/>
          <w:color w:val="auto"/>
          <w:sz w:val="22"/>
          <w:szCs w:val="22"/>
        </w:rPr>
        <w:t xml:space="preserve"> </w:t>
      </w:r>
      <w:r w:rsidR="00A76822">
        <w:rPr>
          <w:rFonts w:ascii="Times New Roman" w:hAnsi="Times New Roman" w:cs="Times New Roman"/>
          <w:b/>
          <w:color w:val="auto"/>
          <w:sz w:val="22"/>
          <w:szCs w:val="22"/>
        </w:rPr>
        <w:t>E</w:t>
      </w:r>
      <w:r w:rsidR="00955A42">
        <w:rPr>
          <w:rFonts w:ascii="Times New Roman" w:hAnsi="Times New Roman" w:cs="Times New Roman"/>
          <w:b/>
          <w:color w:val="auto"/>
          <w:sz w:val="22"/>
          <w:szCs w:val="22"/>
        </w:rPr>
        <w:t>3</w:t>
      </w:r>
      <w:r w:rsidR="00836BF3" w:rsidRPr="00F63F29">
        <w:rPr>
          <w:rFonts w:ascii="Times New Roman" w:hAnsi="Times New Roman" w:cs="Times New Roman"/>
          <w:color w:val="auto"/>
          <w:sz w:val="22"/>
          <w:szCs w:val="22"/>
        </w:rPr>
        <w:t xml:space="preserve">: Baseline characteristics </w:t>
      </w:r>
      <w:r w:rsidR="00266BAF">
        <w:rPr>
          <w:rFonts w:ascii="Times New Roman" w:hAnsi="Times New Roman" w:cs="Times New Roman"/>
          <w:color w:val="auto"/>
          <w:sz w:val="22"/>
          <w:szCs w:val="22"/>
        </w:rPr>
        <w:t>associated with accelerated</w:t>
      </w:r>
      <w:r w:rsidR="0012198F">
        <w:rPr>
          <w:rFonts w:ascii="Times New Roman" w:hAnsi="Times New Roman" w:cs="Times New Roman"/>
          <w:color w:val="auto"/>
          <w:sz w:val="22"/>
          <w:szCs w:val="22"/>
        </w:rPr>
        <w:t xml:space="preserve"> </w:t>
      </w:r>
      <w:r w:rsidR="00B05D9B">
        <w:rPr>
          <w:rFonts w:ascii="Times New Roman" w:hAnsi="Times New Roman" w:cs="Times New Roman"/>
          <w:color w:val="auto"/>
          <w:sz w:val="22"/>
          <w:szCs w:val="22"/>
        </w:rPr>
        <w:t xml:space="preserve">lung function </w:t>
      </w:r>
      <w:r w:rsidR="0012198F">
        <w:rPr>
          <w:rFonts w:ascii="Times New Roman" w:hAnsi="Times New Roman" w:cs="Times New Roman"/>
          <w:color w:val="auto"/>
          <w:sz w:val="22"/>
          <w:szCs w:val="22"/>
        </w:rPr>
        <w:t xml:space="preserve">decline </w:t>
      </w:r>
      <w:r w:rsidR="00266BAF">
        <w:rPr>
          <w:rFonts w:ascii="Times New Roman" w:hAnsi="Times New Roman" w:cs="Times New Roman"/>
          <w:color w:val="auto"/>
          <w:sz w:val="22"/>
          <w:szCs w:val="22"/>
        </w:rPr>
        <w:t xml:space="preserve">defined </w:t>
      </w:r>
      <w:r w:rsidR="0012198F">
        <w:rPr>
          <w:rFonts w:ascii="Times New Roman" w:hAnsi="Times New Roman" w:cs="Times New Roman"/>
          <w:color w:val="auto"/>
          <w:sz w:val="22"/>
          <w:szCs w:val="22"/>
        </w:rPr>
        <w:t>u</w:t>
      </w:r>
      <w:r w:rsidR="00836BF3" w:rsidRPr="00F63F29">
        <w:rPr>
          <w:rFonts w:ascii="Times New Roman" w:hAnsi="Times New Roman" w:cs="Times New Roman"/>
          <w:color w:val="auto"/>
          <w:sz w:val="22"/>
          <w:szCs w:val="22"/>
        </w:rPr>
        <w:t xml:space="preserve">sing </w:t>
      </w:r>
      <w:r w:rsidR="0012198F">
        <w:rPr>
          <w:rFonts w:ascii="Times New Roman" w:hAnsi="Times New Roman" w:cs="Times New Roman"/>
          <w:color w:val="auto"/>
          <w:sz w:val="22"/>
          <w:szCs w:val="22"/>
        </w:rPr>
        <w:t>-40ml/year</w:t>
      </w:r>
      <w:r w:rsidR="00836BF3" w:rsidRPr="00F63F29">
        <w:rPr>
          <w:rFonts w:ascii="Times New Roman" w:hAnsi="Times New Roman" w:cs="Times New Roman"/>
          <w:color w:val="auto"/>
          <w:sz w:val="22"/>
          <w:szCs w:val="22"/>
        </w:rPr>
        <w:t xml:space="preserve">. </w:t>
      </w:r>
      <w:r w:rsidR="0012198F" w:rsidRPr="0012198F">
        <w:rPr>
          <w:rFonts w:ascii="Times New Roman" w:hAnsi="Times New Roman" w:cs="Times New Roman"/>
          <w:color w:val="auto"/>
          <w:sz w:val="22"/>
          <w:szCs w:val="22"/>
        </w:rPr>
        <w:t xml:space="preserve">Numbers are </w:t>
      </w:r>
      <w:r w:rsidR="00A76822">
        <w:rPr>
          <w:rFonts w:ascii="Times New Roman" w:hAnsi="Times New Roman" w:cs="Times New Roman"/>
          <w:color w:val="auto"/>
          <w:sz w:val="22"/>
          <w:szCs w:val="22"/>
        </w:rPr>
        <w:t xml:space="preserve">adjusted </w:t>
      </w:r>
      <w:r w:rsidR="00266BAF">
        <w:rPr>
          <w:rFonts w:ascii="Times New Roman" w:hAnsi="Times New Roman" w:cs="Times New Roman"/>
          <w:color w:val="auto"/>
          <w:sz w:val="22"/>
          <w:szCs w:val="22"/>
        </w:rPr>
        <w:t>OR</w:t>
      </w:r>
      <w:r w:rsidR="0012198F" w:rsidRPr="0012198F">
        <w:rPr>
          <w:rFonts w:ascii="Times New Roman" w:hAnsi="Times New Roman" w:cs="Times New Roman"/>
          <w:color w:val="auto"/>
          <w:sz w:val="22"/>
          <w:szCs w:val="22"/>
        </w:rPr>
        <w:t xml:space="preserve"> (95% CI).</w:t>
      </w:r>
      <w:bookmarkEnd w:id="6"/>
    </w:p>
    <w:tbl>
      <w:tblPr>
        <w:tblStyle w:val="TableGrid"/>
        <w:tblpPr w:leftFromText="180" w:rightFromText="180" w:vertAnchor="page" w:horzAnchor="margin" w:tblpX="-10" w:tblpY="2371"/>
        <w:tblW w:w="8926" w:type="dxa"/>
        <w:tblLayout w:type="fixed"/>
        <w:tblLook w:val="04A0" w:firstRow="1" w:lastRow="0" w:firstColumn="1" w:lastColumn="0" w:noHBand="0" w:noVBand="1"/>
      </w:tblPr>
      <w:tblGrid>
        <w:gridCol w:w="2830"/>
        <w:gridCol w:w="1985"/>
        <w:gridCol w:w="992"/>
        <w:gridCol w:w="2126"/>
        <w:gridCol w:w="993"/>
      </w:tblGrid>
      <w:tr w:rsidR="00794D51" w:rsidRPr="00A76822" w14:paraId="0FCA89F6" w14:textId="77777777" w:rsidTr="00836BF3">
        <w:tc>
          <w:tcPr>
            <w:tcW w:w="2830" w:type="dxa"/>
          </w:tcPr>
          <w:p w14:paraId="6F07D5B1" w14:textId="77777777" w:rsidR="00794D51" w:rsidRPr="00A76822" w:rsidRDefault="00794D51" w:rsidP="00794D5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985" w:type="dxa"/>
          </w:tcPr>
          <w:p w14:paraId="1A9DE15D" w14:textId="77777777" w:rsidR="00794D51" w:rsidRPr="00A76822" w:rsidRDefault="00881299" w:rsidP="00794D5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Odds of having fast FEV1 decline </w:t>
            </w:r>
            <w:r w:rsidRPr="00A76822">
              <w:rPr>
                <w:rFonts w:ascii="Times New Roman" w:hAnsi="Times New Roman" w:cs="Times New Roman"/>
                <w:b/>
                <w:sz w:val="20"/>
                <w:szCs w:val="20"/>
              </w:rPr>
              <w:br/>
            </w:r>
            <w:r w:rsidR="00794D51" w:rsidRPr="00A76822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OR (95%) </w:t>
            </w:r>
            <w:r w:rsidR="00B05D9B" w:rsidRPr="00A76822">
              <w:rPr>
                <w:rFonts w:ascii="Times New Roman" w:hAnsi="Times New Roman" w:cs="Times New Roman"/>
                <w:b/>
                <w:sz w:val="20"/>
                <w:szCs w:val="20"/>
              </w:rPr>
              <w:br/>
              <w:t>N=30,609</w:t>
            </w:r>
          </w:p>
        </w:tc>
        <w:tc>
          <w:tcPr>
            <w:tcW w:w="992" w:type="dxa"/>
          </w:tcPr>
          <w:p w14:paraId="35DB5C37" w14:textId="77777777" w:rsidR="00794D51" w:rsidRPr="00A76822" w:rsidRDefault="00794D51" w:rsidP="00794D5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0"/>
              </w:rPr>
              <w:t>P value</w:t>
            </w:r>
          </w:p>
        </w:tc>
        <w:tc>
          <w:tcPr>
            <w:tcW w:w="2126" w:type="dxa"/>
          </w:tcPr>
          <w:p w14:paraId="3B6D82FF" w14:textId="77777777" w:rsidR="00794D51" w:rsidRPr="00955A42" w:rsidRDefault="00881299" w:rsidP="00794D5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Odds of having fast FVC decline </w:t>
            </w:r>
            <w:r w:rsidRPr="00955A42">
              <w:rPr>
                <w:rFonts w:ascii="Times New Roman" w:hAnsi="Times New Roman" w:cs="Times New Roman"/>
                <w:b/>
                <w:sz w:val="20"/>
                <w:szCs w:val="20"/>
              </w:rPr>
              <w:br/>
              <w:t>Or (95%CI)</w:t>
            </w:r>
            <w:r w:rsidR="00B05D9B" w:rsidRPr="00955A42">
              <w:rPr>
                <w:rFonts w:ascii="Times New Roman" w:hAnsi="Times New Roman" w:cs="Times New Roman"/>
                <w:b/>
                <w:sz w:val="20"/>
                <w:szCs w:val="20"/>
              </w:rPr>
              <w:br/>
              <w:t>N=28,021</w:t>
            </w:r>
          </w:p>
        </w:tc>
        <w:tc>
          <w:tcPr>
            <w:tcW w:w="993" w:type="dxa"/>
          </w:tcPr>
          <w:p w14:paraId="73474261" w14:textId="77777777" w:rsidR="00794D51" w:rsidRPr="00955A42" w:rsidRDefault="00881299" w:rsidP="00794D5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b/>
                <w:sz w:val="20"/>
                <w:szCs w:val="20"/>
              </w:rPr>
              <w:t>P value</w:t>
            </w:r>
          </w:p>
        </w:tc>
      </w:tr>
      <w:tr w:rsidR="00881299" w:rsidRPr="00A76822" w14:paraId="6A3DCB4A" w14:textId="77777777" w:rsidTr="00836BF3">
        <w:tc>
          <w:tcPr>
            <w:tcW w:w="2830" w:type="dxa"/>
          </w:tcPr>
          <w:p w14:paraId="681B6C9E" w14:textId="77777777" w:rsidR="00881299" w:rsidRPr="00A76822" w:rsidRDefault="00881299" w:rsidP="008812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0"/>
              </w:rPr>
              <w:t>Age</w:t>
            </w:r>
          </w:p>
        </w:tc>
        <w:tc>
          <w:tcPr>
            <w:tcW w:w="1985" w:type="dxa"/>
          </w:tcPr>
          <w:p w14:paraId="7F22E9D2" w14:textId="56355B3B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1.01 (1.00 – 1.01)</w:t>
            </w:r>
          </w:p>
        </w:tc>
        <w:tc>
          <w:tcPr>
            <w:tcW w:w="992" w:type="dxa"/>
          </w:tcPr>
          <w:p w14:paraId="79712A3A" w14:textId="57F9D2C7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0.010</w:t>
            </w:r>
          </w:p>
        </w:tc>
        <w:tc>
          <w:tcPr>
            <w:tcW w:w="2126" w:type="dxa"/>
          </w:tcPr>
          <w:p w14:paraId="056DE68A" w14:textId="7AFC8086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t>1.01 (1.01 – 1.02)</w:t>
            </w:r>
          </w:p>
        </w:tc>
        <w:tc>
          <w:tcPr>
            <w:tcW w:w="993" w:type="dxa"/>
          </w:tcPr>
          <w:p w14:paraId="6431EC29" w14:textId="43DB8466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</w:tr>
      <w:tr w:rsidR="00881299" w:rsidRPr="00A76822" w14:paraId="4828E6BD" w14:textId="77777777" w:rsidTr="00836BF3">
        <w:tc>
          <w:tcPr>
            <w:tcW w:w="2830" w:type="dxa"/>
          </w:tcPr>
          <w:p w14:paraId="5FACD363" w14:textId="77777777" w:rsidR="00881299" w:rsidRPr="00A76822" w:rsidRDefault="00881299" w:rsidP="008812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proofErr w:type="gramStart"/>
            <w:r w:rsidRPr="00A76822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Gender  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proofErr w:type="gramEnd"/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Males)</w:t>
            </w:r>
          </w:p>
        </w:tc>
        <w:tc>
          <w:tcPr>
            <w:tcW w:w="1985" w:type="dxa"/>
          </w:tcPr>
          <w:p w14:paraId="04366053" w14:textId="10863DFE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0.90 (0.80 – 1.00)</w:t>
            </w:r>
          </w:p>
        </w:tc>
        <w:tc>
          <w:tcPr>
            <w:tcW w:w="992" w:type="dxa"/>
          </w:tcPr>
          <w:p w14:paraId="3519FE16" w14:textId="0904EBB4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0.052</w:t>
            </w:r>
          </w:p>
        </w:tc>
        <w:tc>
          <w:tcPr>
            <w:tcW w:w="2126" w:type="dxa"/>
          </w:tcPr>
          <w:p w14:paraId="413552BB" w14:textId="6DD3044D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t>0.68 (0.62 – 0.74)</w:t>
            </w:r>
          </w:p>
        </w:tc>
        <w:tc>
          <w:tcPr>
            <w:tcW w:w="993" w:type="dxa"/>
          </w:tcPr>
          <w:p w14:paraId="35B3A760" w14:textId="5358FA0E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</w:tr>
      <w:tr w:rsidR="00881299" w:rsidRPr="00A76822" w14:paraId="6A1B971B" w14:textId="77777777" w:rsidTr="00836BF3">
        <w:tc>
          <w:tcPr>
            <w:tcW w:w="2830" w:type="dxa"/>
          </w:tcPr>
          <w:p w14:paraId="6428CAD5" w14:textId="77777777" w:rsidR="00881299" w:rsidRPr="00A76822" w:rsidRDefault="00881299" w:rsidP="008812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0"/>
              </w:rPr>
              <w:t>Current smoking</w:t>
            </w:r>
          </w:p>
        </w:tc>
        <w:tc>
          <w:tcPr>
            <w:tcW w:w="1985" w:type="dxa"/>
          </w:tcPr>
          <w:p w14:paraId="0BFA35FB" w14:textId="13CF1049" w:rsidR="00310DC3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1.18 (1.09 – 1.28)</w:t>
            </w:r>
          </w:p>
        </w:tc>
        <w:tc>
          <w:tcPr>
            <w:tcW w:w="992" w:type="dxa"/>
          </w:tcPr>
          <w:p w14:paraId="18F5A78B" w14:textId="09B07A11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  <w:tc>
          <w:tcPr>
            <w:tcW w:w="2126" w:type="dxa"/>
          </w:tcPr>
          <w:p w14:paraId="23292C4E" w14:textId="21D1A725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t>1.03 (0.96 – 1.10)</w:t>
            </w:r>
          </w:p>
        </w:tc>
        <w:tc>
          <w:tcPr>
            <w:tcW w:w="993" w:type="dxa"/>
          </w:tcPr>
          <w:p w14:paraId="7D9577A3" w14:textId="0305F0D1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t>0.436</w:t>
            </w:r>
          </w:p>
        </w:tc>
      </w:tr>
      <w:tr w:rsidR="00881299" w:rsidRPr="00A76822" w14:paraId="18EB4BAE" w14:textId="77777777" w:rsidTr="00836BF3">
        <w:tc>
          <w:tcPr>
            <w:tcW w:w="2830" w:type="dxa"/>
          </w:tcPr>
          <w:p w14:paraId="3F80E06B" w14:textId="6EDA7183" w:rsidR="00881299" w:rsidRPr="00A76822" w:rsidRDefault="00881299" w:rsidP="008812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Index Multiple deprivation </w:t>
            </w:r>
          </w:p>
          <w:p w14:paraId="4E2E3B24" w14:textId="6D54C4B2" w:rsidR="00881299" w:rsidRPr="00A76822" w:rsidRDefault="00881299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 xml:space="preserve">     1</w:t>
            </w:r>
            <w:r w:rsidR="00A76822">
              <w:rPr>
                <w:rFonts w:ascii="Times New Roman" w:hAnsi="Times New Roman" w:cs="Times New Roman"/>
                <w:sz w:val="20"/>
                <w:szCs w:val="20"/>
              </w:rPr>
              <w:t xml:space="preserve"> (most deprived) </w:t>
            </w:r>
          </w:p>
          <w:p w14:paraId="5E9FBED9" w14:textId="77777777" w:rsidR="00881299" w:rsidRPr="00A76822" w:rsidRDefault="00881299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 xml:space="preserve">     2</w:t>
            </w:r>
          </w:p>
          <w:p w14:paraId="316984D1" w14:textId="77777777" w:rsidR="00881299" w:rsidRPr="00A76822" w:rsidRDefault="00881299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 xml:space="preserve">     3</w:t>
            </w:r>
          </w:p>
          <w:p w14:paraId="381914AD" w14:textId="77777777" w:rsidR="00881299" w:rsidRPr="00A76822" w:rsidRDefault="00881299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 xml:space="preserve">     4</w:t>
            </w:r>
          </w:p>
          <w:p w14:paraId="353B0704" w14:textId="15B8991B" w:rsidR="00881299" w:rsidRPr="00A76822" w:rsidRDefault="00881299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 xml:space="preserve">     5</w:t>
            </w:r>
            <w:r w:rsidR="00A76822">
              <w:rPr>
                <w:rFonts w:ascii="Times New Roman" w:hAnsi="Times New Roman" w:cs="Times New Roman"/>
                <w:sz w:val="20"/>
                <w:szCs w:val="20"/>
              </w:rPr>
              <w:t xml:space="preserve"> (least deprived) </w:t>
            </w:r>
          </w:p>
        </w:tc>
        <w:tc>
          <w:tcPr>
            <w:tcW w:w="1985" w:type="dxa"/>
          </w:tcPr>
          <w:p w14:paraId="3488F9F3" w14:textId="4D8C51C9" w:rsidR="00D06C20" w:rsidRPr="00A76822" w:rsidRDefault="00C5259F" w:rsidP="00D06C2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1.02 (0.89 – 1.15)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1.04 (0.92 – 1.19)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0.97 (0.86 – 1.10)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1.17 (1.03 – 1.32)</w:t>
            </w:r>
          </w:p>
        </w:tc>
        <w:tc>
          <w:tcPr>
            <w:tcW w:w="992" w:type="dxa"/>
          </w:tcPr>
          <w:p w14:paraId="05E99C6C" w14:textId="4447BDF5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0.812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0.494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0.677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0.013</w:t>
            </w:r>
          </w:p>
        </w:tc>
        <w:tc>
          <w:tcPr>
            <w:tcW w:w="2126" w:type="dxa"/>
          </w:tcPr>
          <w:p w14:paraId="6E229719" w14:textId="4F5B1E73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Ref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1.05 (0.94 – 1.17)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1.10 (0.98 – 1.23)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1.10 (0.99 – 1.23)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0.33 (1.20 – 1.48)</w:t>
            </w:r>
          </w:p>
        </w:tc>
        <w:tc>
          <w:tcPr>
            <w:tcW w:w="993" w:type="dxa"/>
          </w:tcPr>
          <w:p w14:paraId="400B9F4E" w14:textId="6236EA30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Ref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0.425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0.091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0.073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&lt;0.001</w:t>
            </w:r>
          </w:p>
        </w:tc>
      </w:tr>
      <w:tr w:rsidR="00881299" w:rsidRPr="00A76822" w14:paraId="20441E8E" w14:textId="77777777" w:rsidTr="00836BF3">
        <w:tc>
          <w:tcPr>
            <w:tcW w:w="2830" w:type="dxa"/>
          </w:tcPr>
          <w:p w14:paraId="15C30B9C" w14:textId="0A87E916" w:rsidR="00881299" w:rsidRPr="00A76822" w:rsidRDefault="00881299" w:rsidP="008812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Breathlessness </w:t>
            </w:r>
          </w:p>
        </w:tc>
        <w:tc>
          <w:tcPr>
            <w:tcW w:w="1985" w:type="dxa"/>
          </w:tcPr>
          <w:p w14:paraId="76A11864" w14:textId="638F062F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1.39 (1.25 – 1.55)</w:t>
            </w:r>
          </w:p>
        </w:tc>
        <w:tc>
          <w:tcPr>
            <w:tcW w:w="992" w:type="dxa"/>
          </w:tcPr>
          <w:p w14:paraId="1D31A16D" w14:textId="00ED16AA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  <w:tc>
          <w:tcPr>
            <w:tcW w:w="2126" w:type="dxa"/>
          </w:tcPr>
          <w:p w14:paraId="140A980F" w14:textId="39C18537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t>1.01 (0.94 – 1.08)</w:t>
            </w:r>
          </w:p>
        </w:tc>
        <w:tc>
          <w:tcPr>
            <w:tcW w:w="993" w:type="dxa"/>
          </w:tcPr>
          <w:p w14:paraId="75783988" w14:textId="50205317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t>0.876</w:t>
            </w:r>
          </w:p>
        </w:tc>
      </w:tr>
      <w:tr w:rsidR="00881299" w:rsidRPr="00A76822" w14:paraId="72E1D0C2" w14:textId="77777777" w:rsidTr="00836BF3">
        <w:tc>
          <w:tcPr>
            <w:tcW w:w="2830" w:type="dxa"/>
          </w:tcPr>
          <w:p w14:paraId="7054E2B5" w14:textId="77777777" w:rsidR="00881299" w:rsidRPr="00A76822" w:rsidRDefault="00881299" w:rsidP="008812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Cough </w:t>
            </w:r>
          </w:p>
        </w:tc>
        <w:tc>
          <w:tcPr>
            <w:tcW w:w="1985" w:type="dxa"/>
          </w:tcPr>
          <w:p w14:paraId="038A31A5" w14:textId="53E0324C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1.08 (0.99 – 1.18)</w:t>
            </w:r>
          </w:p>
        </w:tc>
        <w:tc>
          <w:tcPr>
            <w:tcW w:w="992" w:type="dxa"/>
          </w:tcPr>
          <w:p w14:paraId="679F2C07" w14:textId="5AF66F3D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0.101</w:t>
            </w:r>
          </w:p>
        </w:tc>
        <w:tc>
          <w:tcPr>
            <w:tcW w:w="2126" w:type="dxa"/>
          </w:tcPr>
          <w:p w14:paraId="6069055F" w14:textId="46027E23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t>0.95 (0.88 – 1.01)</w:t>
            </w:r>
          </w:p>
        </w:tc>
        <w:tc>
          <w:tcPr>
            <w:tcW w:w="993" w:type="dxa"/>
          </w:tcPr>
          <w:p w14:paraId="37FFFEE1" w14:textId="68ADE4D8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t>0.106</w:t>
            </w:r>
          </w:p>
        </w:tc>
      </w:tr>
      <w:tr w:rsidR="00881299" w:rsidRPr="00A76822" w14:paraId="1930BEF6" w14:textId="77777777" w:rsidTr="00836BF3">
        <w:tc>
          <w:tcPr>
            <w:tcW w:w="2830" w:type="dxa"/>
          </w:tcPr>
          <w:p w14:paraId="5C128634" w14:textId="77777777" w:rsidR="00881299" w:rsidRPr="00A76822" w:rsidRDefault="00881299" w:rsidP="008812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0"/>
              </w:rPr>
              <w:t>Sputum</w:t>
            </w:r>
          </w:p>
        </w:tc>
        <w:tc>
          <w:tcPr>
            <w:tcW w:w="1985" w:type="dxa"/>
          </w:tcPr>
          <w:p w14:paraId="4DB3701A" w14:textId="285586F6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1.03 (0.88 – 1.21)</w:t>
            </w:r>
          </w:p>
        </w:tc>
        <w:tc>
          <w:tcPr>
            <w:tcW w:w="992" w:type="dxa"/>
          </w:tcPr>
          <w:p w14:paraId="77E06EE8" w14:textId="74275CBD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0.674</w:t>
            </w:r>
          </w:p>
        </w:tc>
        <w:tc>
          <w:tcPr>
            <w:tcW w:w="2126" w:type="dxa"/>
          </w:tcPr>
          <w:p w14:paraId="780BB5D6" w14:textId="205BAD7F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t>1.11 (1.01 – 1.23)</w:t>
            </w:r>
          </w:p>
        </w:tc>
        <w:tc>
          <w:tcPr>
            <w:tcW w:w="993" w:type="dxa"/>
          </w:tcPr>
          <w:p w14:paraId="744BC0CF" w14:textId="781BA47F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t>0.030</w:t>
            </w:r>
          </w:p>
        </w:tc>
      </w:tr>
      <w:tr w:rsidR="00881299" w:rsidRPr="00A76822" w14:paraId="53EAB4ED" w14:textId="77777777" w:rsidTr="00836BF3">
        <w:tc>
          <w:tcPr>
            <w:tcW w:w="2830" w:type="dxa"/>
          </w:tcPr>
          <w:p w14:paraId="7E1A9D49" w14:textId="77777777" w:rsidR="00881299" w:rsidRPr="00A76822" w:rsidRDefault="00881299" w:rsidP="008812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0"/>
              </w:rPr>
              <w:t>Asthma</w:t>
            </w:r>
          </w:p>
        </w:tc>
        <w:tc>
          <w:tcPr>
            <w:tcW w:w="1985" w:type="dxa"/>
          </w:tcPr>
          <w:p w14:paraId="5E10E304" w14:textId="089D9B2A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0.93 (0.85 – 1.02)</w:t>
            </w:r>
          </w:p>
        </w:tc>
        <w:tc>
          <w:tcPr>
            <w:tcW w:w="992" w:type="dxa"/>
          </w:tcPr>
          <w:p w14:paraId="48E20710" w14:textId="21565AD9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0.105</w:t>
            </w:r>
          </w:p>
        </w:tc>
        <w:tc>
          <w:tcPr>
            <w:tcW w:w="2126" w:type="dxa"/>
          </w:tcPr>
          <w:p w14:paraId="2235DF42" w14:textId="3B82FBE2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t>1.09 (1.01 – 1.17)</w:t>
            </w:r>
          </w:p>
        </w:tc>
        <w:tc>
          <w:tcPr>
            <w:tcW w:w="993" w:type="dxa"/>
          </w:tcPr>
          <w:p w14:paraId="07C2B6C7" w14:textId="2B05DEED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t>0.032</w:t>
            </w:r>
          </w:p>
        </w:tc>
      </w:tr>
      <w:tr w:rsidR="00881299" w:rsidRPr="00A76822" w14:paraId="34545A01" w14:textId="77777777" w:rsidTr="00836BF3">
        <w:tc>
          <w:tcPr>
            <w:tcW w:w="2830" w:type="dxa"/>
          </w:tcPr>
          <w:p w14:paraId="6E2BD09F" w14:textId="77777777" w:rsidR="00881299" w:rsidRPr="00A76822" w:rsidRDefault="00881299" w:rsidP="008812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MI </w:t>
            </w:r>
          </w:p>
        </w:tc>
        <w:tc>
          <w:tcPr>
            <w:tcW w:w="1985" w:type="dxa"/>
          </w:tcPr>
          <w:p w14:paraId="21EF4C83" w14:textId="4E83A2C2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0.87 (0.76 – 1.00)</w:t>
            </w:r>
          </w:p>
        </w:tc>
        <w:tc>
          <w:tcPr>
            <w:tcW w:w="992" w:type="dxa"/>
          </w:tcPr>
          <w:p w14:paraId="74571507" w14:textId="2B07B8AE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0.058</w:t>
            </w:r>
          </w:p>
        </w:tc>
        <w:tc>
          <w:tcPr>
            <w:tcW w:w="2126" w:type="dxa"/>
          </w:tcPr>
          <w:p w14:paraId="4BCEACC5" w14:textId="4976CBF8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t>1.05 (0.93 – 1.19)</w:t>
            </w:r>
          </w:p>
        </w:tc>
        <w:tc>
          <w:tcPr>
            <w:tcW w:w="993" w:type="dxa"/>
          </w:tcPr>
          <w:p w14:paraId="52C6EBE4" w14:textId="6D7BC720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t>0.422</w:t>
            </w:r>
          </w:p>
        </w:tc>
      </w:tr>
      <w:tr w:rsidR="00881299" w:rsidRPr="00A76822" w14:paraId="5F6DE005" w14:textId="77777777" w:rsidTr="00836BF3">
        <w:tc>
          <w:tcPr>
            <w:tcW w:w="2830" w:type="dxa"/>
          </w:tcPr>
          <w:p w14:paraId="230D997A" w14:textId="77777777" w:rsidR="00881299" w:rsidRPr="00A76822" w:rsidRDefault="00881299" w:rsidP="008812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0"/>
              </w:rPr>
              <w:t>Stroke</w:t>
            </w:r>
          </w:p>
        </w:tc>
        <w:tc>
          <w:tcPr>
            <w:tcW w:w="1985" w:type="dxa"/>
          </w:tcPr>
          <w:p w14:paraId="5BC5B13D" w14:textId="36BEB0AC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1.16 (0.97 – 1.38)</w:t>
            </w:r>
          </w:p>
        </w:tc>
        <w:tc>
          <w:tcPr>
            <w:tcW w:w="992" w:type="dxa"/>
          </w:tcPr>
          <w:p w14:paraId="4A2D5BC8" w14:textId="4C8C9006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0.103</w:t>
            </w:r>
          </w:p>
        </w:tc>
        <w:tc>
          <w:tcPr>
            <w:tcW w:w="2126" w:type="dxa"/>
          </w:tcPr>
          <w:p w14:paraId="4926F3B4" w14:textId="5AE88D43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t>0.95 (0.80 – 1.14)</w:t>
            </w:r>
          </w:p>
        </w:tc>
        <w:tc>
          <w:tcPr>
            <w:tcW w:w="993" w:type="dxa"/>
          </w:tcPr>
          <w:p w14:paraId="76601761" w14:textId="2680336F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t>0.582</w:t>
            </w:r>
          </w:p>
        </w:tc>
      </w:tr>
      <w:tr w:rsidR="00881299" w:rsidRPr="00A76822" w14:paraId="2416DE2B" w14:textId="77777777" w:rsidTr="00836BF3">
        <w:tc>
          <w:tcPr>
            <w:tcW w:w="2830" w:type="dxa"/>
          </w:tcPr>
          <w:p w14:paraId="1537FC5B" w14:textId="77777777" w:rsidR="00881299" w:rsidRPr="00A76822" w:rsidRDefault="00881299" w:rsidP="008812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0"/>
              </w:rPr>
              <w:t>HF</w:t>
            </w:r>
          </w:p>
        </w:tc>
        <w:tc>
          <w:tcPr>
            <w:tcW w:w="1985" w:type="dxa"/>
          </w:tcPr>
          <w:p w14:paraId="1FD8EF0D" w14:textId="0E8429FD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0.87 (0.74 – 1.02)</w:t>
            </w:r>
          </w:p>
        </w:tc>
        <w:tc>
          <w:tcPr>
            <w:tcW w:w="992" w:type="dxa"/>
          </w:tcPr>
          <w:p w14:paraId="60577DD8" w14:textId="7F4B7A4A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0.088</w:t>
            </w:r>
          </w:p>
        </w:tc>
        <w:tc>
          <w:tcPr>
            <w:tcW w:w="2126" w:type="dxa"/>
          </w:tcPr>
          <w:p w14:paraId="1783A32F" w14:textId="58037FD8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t>1.05 (0.91 – 1.21)</w:t>
            </w:r>
          </w:p>
        </w:tc>
        <w:tc>
          <w:tcPr>
            <w:tcW w:w="993" w:type="dxa"/>
          </w:tcPr>
          <w:p w14:paraId="30180224" w14:textId="194C5FCE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t>0.515</w:t>
            </w:r>
          </w:p>
        </w:tc>
      </w:tr>
      <w:tr w:rsidR="00881299" w:rsidRPr="00A76822" w14:paraId="4E77500E" w14:textId="77777777" w:rsidTr="00836BF3">
        <w:tc>
          <w:tcPr>
            <w:tcW w:w="2830" w:type="dxa"/>
          </w:tcPr>
          <w:p w14:paraId="1C55EF37" w14:textId="77777777" w:rsidR="00881299" w:rsidRPr="00A76822" w:rsidRDefault="00881299" w:rsidP="008812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Lung cancer </w:t>
            </w:r>
          </w:p>
        </w:tc>
        <w:tc>
          <w:tcPr>
            <w:tcW w:w="1985" w:type="dxa"/>
          </w:tcPr>
          <w:p w14:paraId="27C6D16C" w14:textId="32EEDAD5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1.36 (0.84 – 2.21)</w:t>
            </w:r>
          </w:p>
        </w:tc>
        <w:tc>
          <w:tcPr>
            <w:tcW w:w="992" w:type="dxa"/>
          </w:tcPr>
          <w:p w14:paraId="115CD7CE" w14:textId="104DDD85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0.212</w:t>
            </w:r>
          </w:p>
        </w:tc>
        <w:tc>
          <w:tcPr>
            <w:tcW w:w="2126" w:type="dxa"/>
          </w:tcPr>
          <w:p w14:paraId="31CFBCD3" w14:textId="077A1D56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t>0.57 (0.33 – 0.97)</w:t>
            </w:r>
          </w:p>
        </w:tc>
        <w:tc>
          <w:tcPr>
            <w:tcW w:w="993" w:type="dxa"/>
          </w:tcPr>
          <w:p w14:paraId="098BACF8" w14:textId="72C42F86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t>0.032</w:t>
            </w:r>
          </w:p>
        </w:tc>
      </w:tr>
      <w:tr w:rsidR="00881299" w:rsidRPr="00A76822" w14:paraId="1FD013E4" w14:textId="77777777" w:rsidTr="00836BF3">
        <w:tc>
          <w:tcPr>
            <w:tcW w:w="2830" w:type="dxa"/>
          </w:tcPr>
          <w:p w14:paraId="5246F822" w14:textId="77777777" w:rsidR="00881299" w:rsidRPr="00A76822" w:rsidRDefault="00881299" w:rsidP="008812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Bronchiectasis </w:t>
            </w:r>
          </w:p>
        </w:tc>
        <w:tc>
          <w:tcPr>
            <w:tcW w:w="1985" w:type="dxa"/>
          </w:tcPr>
          <w:p w14:paraId="07AA2265" w14:textId="2FF21BED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0.87 (0.69 – 1.11)</w:t>
            </w:r>
          </w:p>
        </w:tc>
        <w:tc>
          <w:tcPr>
            <w:tcW w:w="992" w:type="dxa"/>
          </w:tcPr>
          <w:p w14:paraId="24F641B4" w14:textId="76262ECF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0.263</w:t>
            </w:r>
          </w:p>
        </w:tc>
        <w:tc>
          <w:tcPr>
            <w:tcW w:w="2126" w:type="dxa"/>
          </w:tcPr>
          <w:p w14:paraId="16435509" w14:textId="33100889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t>1.10 (0.90 – 1.34)</w:t>
            </w:r>
          </w:p>
        </w:tc>
        <w:tc>
          <w:tcPr>
            <w:tcW w:w="993" w:type="dxa"/>
          </w:tcPr>
          <w:p w14:paraId="3021E80D" w14:textId="092451B4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t>0.352</w:t>
            </w:r>
          </w:p>
        </w:tc>
      </w:tr>
      <w:tr w:rsidR="00881299" w:rsidRPr="00A76822" w14:paraId="72EF48FD" w14:textId="77777777" w:rsidTr="00836BF3">
        <w:tc>
          <w:tcPr>
            <w:tcW w:w="2830" w:type="dxa"/>
          </w:tcPr>
          <w:p w14:paraId="0C97CB27" w14:textId="77777777" w:rsidR="00881299" w:rsidRPr="00A76822" w:rsidRDefault="00881299" w:rsidP="008812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GORD </w:t>
            </w:r>
          </w:p>
        </w:tc>
        <w:tc>
          <w:tcPr>
            <w:tcW w:w="1985" w:type="dxa"/>
          </w:tcPr>
          <w:p w14:paraId="365948EC" w14:textId="1B8F00C1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1.04 (0.89 – 1.21)</w:t>
            </w:r>
          </w:p>
        </w:tc>
        <w:tc>
          <w:tcPr>
            <w:tcW w:w="992" w:type="dxa"/>
          </w:tcPr>
          <w:p w14:paraId="1A4F5097" w14:textId="581CA80E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0.612</w:t>
            </w:r>
          </w:p>
        </w:tc>
        <w:tc>
          <w:tcPr>
            <w:tcW w:w="2126" w:type="dxa"/>
          </w:tcPr>
          <w:p w14:paraId="6FD375F0" w14:textId="1DED06E9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t>1.04 (0.90 – 1.19)</w:t>
            </w:r>
          </w:p>
        </w:tc>
        <w:tc>
          <w:tcPr>
            <w:tcW w:w="993" w:type="dxa"/>
          </w:tcPr>
          <w:p w14:paraId="1E606429" w14:textId="292EE453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t>0.612</w:t>
            </w:r>
          </w:p>
        </w:tc>
      </w:tr>
      <w:tr w:rsidR="00881299" w:rsidRPr="00A76822" w14:paraId="238D4887" w14:textId="77777777" w:rsidTr="00836BF3">
        <w:tc>
          <w:tcPr>
            <w:tcW w:w="2830" w:type="dxa"/>
          </w:tcPr>
          <w:p w14:paraId="60D018C8" w14:textId="77777777" w:rsidR="00881299" w:rsidRPr="00A76822" w:rsidRDefault="00881299" w:rsidP="008812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Anxiety </w:t>
            </w:r>
          </w:p>
        </w:tc>
        <w:tc>
          <w:tcPr>
            <w:tcW w:w="1985" w:type="dxa"/>
          </w:tcPr>
          <w:p w14:paraId="2A5388B3" w14:textId="67476AAB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0.91 (0.79 – 1.05)</w:t>
            </w:r>
          </w:p>
        </w:tc>
        <w:tc>
          <w:tcPr>
            <w:tcW w:w="992" w:type="dxa"/>
          </w:tcPr>
          <w:p w14:paraId="61AFFEE9" w14:textId="39D4203A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0.211</w:t>
            </w:r>
          </w:p>
        </w:tc>
        <w:tc>
          <w:tcPr>
            <w:tcW w:w="2126" w:type="dxa"/>
          </w:tcPr>
          <w:p w14:paraId="37D32037" w14:textId="185EB593" w:rsidR="00A225DF" w:rsidRPr="00955A42" w:rsidRDefault="00A225DF" w:rsidP="00A225D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t>1.11 (0.97 – 1.26)</w:t>
            </w:r>
          </w:p>
        </w:tc>
        <w:tc>
          <w:tcPr>
            <w:tcW w:w="993" w:type="dxa"/>
          </w:tcPr>
          <w:p w14:paraId="3987A337" w14:textId="670E8AFB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t>0.128</w:t>
            </w:r>
          </w:p>
        </w:tc>
      </w:tr>
      <w:tr w:rsidR="00881299" w:rsidRPr="00A76822" w14:paraId="60419DFB" w14:textId="77777777" w:rsidTr="00836BF3">
        <w:tc>
          <w:tcPr>
            <w:tcW w:w="2830" w:type="dxa"/>
          </w:tcPr>
          <w:p w14:paraId="7E242AD2" w14:textId="413E4EE6" w:rsidR="00881299" w:rsidRPr="00A76822" w:rsidRDefault="00881299" w:rsidP="008812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Depression </w:t>
            </w:r>
          </w:p>
        </w:tc>
        <w:tc>
          <w:tcPr>
            <w:tcW w:w="1985" w:type="dxa"/>
          </w:tcPr>
          <w:p w14:paraId="4C8BBAF1" w14:textId="329C2B21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1.05 (0.92 – 1.20)</w:t>
            </w:r>
          </w:p>
        </w:tc>
        <w:tc>
          <w:tcPr>
            <w:tcW w:w="992" w:type="dxa"/>
          </w:tcPr>
          <w:p w14:paraId="278F84BF" w14:textId="2C2F5E77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0.446</w:t>
            </w:r>
          </w:p>
        </w:tc>
        <w:tc>
          <w:tcPr>
            <w:tcW w:w="2126" w:type="dxa"/>
          </w:tcPr>
          <w:p w14:paraId="47E45B05" w14:textId="76692B0E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t>1.11 (0.98 – 1.26)</w:t>
            </w:r>
          </w:p>
        </w:tc>
        <w:tc>
          <w:tcPr>
            <w:tcW w:w="993" w:type="dxa"/>
          </w:tcPr>
          <w:p w14:paraId="1E849B2C" w14:textId="3BA5B059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t>0.102</w:t>
            </w:r>
          </w:p>
        </w:tc>
      </w:tr>
      <w:tr w:rsidR="00881299" w:rsidRPr="00A76822" w14:paraId="7C15AAD6" w14:textId="77777777" w:rsidTr="00836BF3">
        <w:tc>
          <w:tcPr>
            <w:tcW w:w="2830" w:type="dxa"/>
          </w:tcPr>
          <w:p w14:paraId="50568C76" w14:textId="77777777" w:rsidR="00881299" w:rsidRPr="00A76822" w:rsidRDefault="00881299" w:rsidP="008812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BMI </w:t>
            </w:r>
          </w:p>
          <w:p w14:paraId="23576263" w14:textId="77777777" w:rsidR="00881299" w:rsidRPr="00A76822" w:rsidRDefault="00881299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 xml:space="preserve">     Normal </w:t>
            </w:r>
          </w:p>
          <w:p w14:paraId="6A66296F" w14:textId="77777777" w:rsidR="00881299" w:rsidRPr="00A76822" w:rsidRDefault="00881299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 xml:space="preserve">     Underweight 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 xml:space="preserve">     Overweight</w:t>
            </w:r>
          </w:p>
          <w:p w14:paraId="6C506D60" w14:textId="77777777" w:rsidR="00881299" w:rsidRPr="00A76822" w:rsidRDefault="00881299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 xml:space="preserve">     Obese</w:t>
            </w:r>
          </w:p>
        </w:tc>
        <w:tc>
          <w:tcPr>
            <w:tcW w:w="1985" w:type="dxa"/>
          </w:tcPr>
          <w:p w14:paraId="6480E4D9" w14:textId="552F16A4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1.31(1.08 – 1.58)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0.87 (0.80 – 0.94)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0.79 (0.72 – 0.87)</w:t>
            </w:r>
          </w:p>
        </w:tc>
        <w:tc>
          <w:tcPr>
            <w:tcW w:w="992" w:type="dxa"/>
          </w:tcPr>
          <w:p w14:paraId="3FD8451B" w14:textId="1727C1E1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0.006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0.001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&lt;0.001</w:t>
            </w:r>
          </w:p>
        </w:tc>
        <w:tc>
          <w:tcPr>
            <w:tcW w:w="2126" w:type="dxa"/>
          </w:tcPr>
          <w:p w14:paraId="66DFE257" w14:textId="78AB2062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Ref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1.30 (1.10 – 1.53)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0.91 (0.85 – 0.99)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0.85 (0.78 – 0.92)</w:t>
            </w:r>
          </w:p>
        </w:tc>
        <w:tc>
          <w:tcPr>
            <w:tcW w:w="993" w:type="dxa"/>
          </w:tcPr>
          <w:p w14:paraId="35FB1306" w14:textId="04502DAD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Ref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0.002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0.020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&lt;0.001</w:t>
            </w:r>
          </w:p>
        </w:tc>
      </w:tr>
      <w:tr w:rsidR="00881299" w:rsidRPr="00A76822" w14:paraId="730AC5BA" w14:textId="77777777" w:rsidTr="00836BF3">
        <w:tc>
          <w:tcPr>
            <w:tcW w:w="2830" w:type="dxa"/>
          </w:tcPr>
          <w:p w14:paraId="6647D5E4" w14:textId="26A7EC46" w:rsidR="00881299" w:rsidRPr="00A76822" w:rsidRDefault="00A76822" w:rsidP="0088129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m</w:t>
            </w:r>
            <w:r w:rsidR="00881299" w:rsidRPr="00A76822">
              <w:rPr>
                <w:rFonts w:ascii="Times New Roman" w:hAnsi="Times New Roman" w:cs="Times New Roman"/>
                <w:b/>
                <w:sz w:val="20"/>
                <w:szCs w:val="20"/>
              </w:rPr>
              <w:t>MRC</w:t>
            </w:r>
            <w:proofErr w:type="spellEnd"/>
            <w:r w:rsidR="00881299" w:rsidRPr="00A76822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</w:t>
            </w:r>
          </w:p>
          <w:p w14:paraId="6CE5794C" w14:textId="77777777" w:rsidR="00881299" w:rsidRPr="00A76822" w:rsidRDefault="00881299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 xml:space="preserve">     0</w:t>
            </w:r>
          </w:p>
          <w:p w14:paraId="3A6B40E9" w14:textId="77777777" w:rsidR="00881299" w:rsidRPr="00A76822" w:rsidRDefault="00881299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 xml:space="preserve">     1</w:t>
            </w:r>
          </w:p>
          <w:p w14:paraId="3FA5FE7D" w14:textId="77777777" w:rsidR="00881299" w:rsidRPr="00A76822" w:rsidRDefault="00881299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 xml:space="preserve">     2</w:t>
            </w:r>
          </w:p>
          <w:p w14:paraId="5E20E510" w14:textId="77777777" w:rsidR="00881299" w:rsidRPr="00A76822" w:rsidRDefault="00881299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 xml:space="preserve">     3</w:t>
            </w:r>
          </w:p>
          <w:p w14:paraId="2F0086FB" w14:textId="77777777" w:rsidR="00881299" w:rsidRPr="00A76822" w:rsidRDefault="00881299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 xml:space="preserve">     4</w:t>
            </w:r>
          </w:p>
        </w:tc>
        <w:tc>
          <w:tcPr>
            <w:tcW w:w="1985" w:type="dxa"/>
          </w:tcPr>
          <w:p w14:paraId="424721CD" w14:textId="43A348D2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1.06 (0.96 – 1.16)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1.25 (1.12 – 1.39)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1.29 (1.12 – 1.48)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1.18 (0.87 – 1.60)</w:t>
            </w:r>
          </w:p>
        </w:tc>
        <w:tc>
          <w:tcPr>
            <w:tcW w:w="992" w:type="dxa"/>
          </w:tcPr>
          <w:p w14:paraId="3DE88E6A" w14:textId="61DEC60C" w:rsidR="00881299" w:rsidRPr="00A76822" w:rsidRDefault="00C5259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0.235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&lt;0.001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&lt;0.001</w:t>
            </w:r>
            <w:r w:rsidR="003C740E"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0.282</w:t>
            </w:r>
          </w:p>
        </w:tc>
        <w:tc>
          <w:tcPr>
            <w:tcW w:w="2126" w:type="dxa"/>
          </w:tcPr>
          <w:p w14:paraId="1DAC434A" w14:textId="3269E1A1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Ref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1.06 (0.97 – 1.15)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1.23 (1.12 – 1.36)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1.17 (1.03 – 1.32)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1.26 (0.96 – 1.66)</w:t>
            </w:r>
          </w:p>
        </w:tc>
        <w:tc>
          <w:tcPr>
            <w:tcW w:w="993" w:type="dxa"/>
          </w:tcPr>
          <w:p w14:paraId="749E2BFF" w14:textId="14FF7663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Ref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0.184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&lt;0.001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0.015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0.101</w:t>
            </w:r>
          </w:p>
        </w:tc>
      </w:tr>
      <w:tr w:rsidR="00881299" w:rsidRPr="00A76822" w14:paraId="62691985" w14:textId="77777777" w:rsidTr="00836BF3">
        <w:tc>
          <w:tcPr>
            <w:tcW w:w="2830" w:type="dxa"/>
          </w:tcPr>
          <w:p w14:paraId="7F506694" w14:textId="0D70A428" w:rsidR="00881299" w:rsidRPr="00A76822" w:rsidRDefault="00A76822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Airflow obstructio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br/>
              <w:t xml:space="preserve">     Mild</w:t>
            </w:r>
          </w:p>
          <w:p w14:paraId="4A7C3F44" w14:textId="496F7068" w:rsidR="00881299" w:rsidRPr="00A76822" w:rsidRDefault="00A76822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    Moderate</w:t>
            </w:r>
          </w:p>
          <w:p w14:paraId="1B93E527" w14:textId="2CF6735B" w:rsidR="00881299" w:rsidRPr="00A76822" w:rsidRDefault="00A76822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    Severe</w:t>
            </w:r>
          </w:p>
          <w:p w14:paraId="13CACDA8" w14:textId="6C9E22C1" w:rsidR="00881299" w:rsidRPr="00A76822" w:rsidRDefault="00A76822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    Very severe </w:t>
            </w:r>
          </w:p>
        </w:tc>
        <w:tc>
          <w:tcPr>
            <w:tcW w:w="1985" w:type="dxa"/>
          </w:tcPr>
          <w:p w14:paraId="66405A41" w14:textId="1B7FF822" w:rsidR="00881299" w:rsidRPr="00A76822" w:rsidRDefault="003C740E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0.71 (0.64 – 0.80)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0.82 (0.67 – 0.99)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0.57 (0.38 – 0.86)</w:t>
            </w:r>
          </w:p>
        </w:tc>
        <w:tc>
          <w:tcPr>
            <w:tcW w:w="992" w:type="dxa"/>
          </w:tcPr>
          <w:p w14:paraId="4DD3609B" w14:textId="3275FE3A" w:rsidR="00881299" w:rsidRPr="00A76822" w:rsidRDefault="003C740E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&lt;0.001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0.043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0.008</w:t>
            </w:r>
          </w:p>
        </w:tc>
        <w:tc>
          <w:tcPr>
            <w:tcW w:w="2126" w:type="dxa"/>
          </w:tcPr>
          <w:p w14:paraId="412DF0DA" w14:textId="15BAD843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Ref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1.00 (0.92 – 1.07)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1.29 (1.17 – 1.43)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1.86 (1.53 – 2.25)</w:t>
            </w:r>
          </w:p>
        </w:tc>
        <w:tc>
          <w:tcPr>
            <w:tcW w:w="993" w:type="dxa"/>
          </w:tcPr>
          <w:p w14:paraId="1A7DAD2B" w14:textId="7C23FF09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Ref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0.900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&lt;0.001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&lt;0.001</w:t>
            </w:r>
          </w:p>
        </w:tc>
      </w:tr>
      <w:tr w:rsidR="00881299" w:rsidRPr="00A76822" w14:paraId="60676080" w14:textId="77777777" w:rsidTr="00836BF3">
        <w:tc>
          <w:tcPr>
            <w:tcW w:w="2830" w:type="dxa"/>
          </w:tcPr>
          <w:p w14:paraId="7504E76B" w14:textId="77777777" w:rsidR="00881299" w:rsidRPr="00A76822" w:rsidRDefault="00881299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0"/>
              </w:rPr>
              <w:t>AECOPD frequency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 xml:space="preserve">     0</w:t>
            </w:r>
          </w:p>
          <w:p w14:paraId="582EE77C" w14:textId="77777777" w:rsidR="00881299" w:rsidRPr="00A76822" w:rsidRDefault="00881299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 xml:space="preserve">     1 moderate, no severe</w:t>
            </w:r>
          </w:p>
          <w:p w14:paraId="1A736461" w14:textId="77777777" w:rsidR="00881299" w:rsidRPr="00A76822" w:rsidRDefault="00881299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 xml:space="preserve">     2 </w:t>
            </w:r>
            <w:proofErr w:type="gramStart"/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moderate</w:t>
            </w:r>
            <w:proofErr w:type="gramEnd"/>
            <w:r w:rsidRPr="00A76822">
              <w:rPr>
                <w:rFonts w:ascii="Times New Roman" w:hAnsi="Times New Roman" w:cs="Times New Roman"/>
                <w:sz w:val="20"/>
                <w:szCs w:val="20"/>
              </w:rPr>
              <w:t>, no severe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 xml:space="preserve">     ≥3 moderate, no severe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 xml:space="preserve">     1 severe, any moderate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 xml:space="preserve">     ≥2 severe, any moderate</w:t>
            </w:r>
          </w:p>
        </w:tc>
        <w:tc>
          <w:tcPr>
            <w:tcW w:w="1985" w:type="dxa"/>
          </w:tcPr>
          <w:p w14:paraId="11A19FCD" w14:textId="01946A84" w:rsidR="00881299" w:rsidRPr="00A76822" w:rsidRDefault="003C740E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1.06 (0.97 – 1.17)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1.13 (1.01 – 1.26)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1.26 (1.13 – 1.40)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1.22 (1.01 – 1.48)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1.20 (0.78 – 1.86)</w:t>
            </w:r>
          </w:p>
        </w:tc>
        <w:tc>
          <w:tcPr>
            <w:tcW w:w="992" w:type="dxa"/>
          </w:tcPr>
          <w:p w14:paraId="007C316D" w14:textId="2C3A8A8D" w:rsidR="00881299" w:rsidRPr="00A76822" w:rsidRDefault="003C740E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0.178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0.038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&lt;0.001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0.043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0.407</w:t>
            </w:r>
          </w:p>
        </w:tc>
        <w:tc>
          <w:tcPr>
            <w:tcW w:w="2126" w:type="dxa"/>
          </w:tcPr>
          <w:p w14:paraId="3780CDAF" w14:textId="4730FEFC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Ref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1.06 (0.98 – 1.15)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1.05 (0.95 – 1.16)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1.22 (1.10 – 1.34)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1.30 (1.10 – 1.53)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1.49 (1.06 – 2.11)</w:t>
            </w:r>
          </w:p>
        </w:tc>
        <w:tc>
          <w:tcPr>
            <w:tcW w:w="993" w:type="dxa"/>
          </w:tcPr>
          <w:p w14:paraId="635F770F" w14:textId="1079F948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Ref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0.131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0.387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&lt;0.001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0.002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0.023</w:t>
            </w:r>
          </w:p>
        </w:tc>
      </w:tr>
      <w:tr w:rsidR="00881299" w:rsidRPr="00A76822" w14:paraId="2B147C64" w14:textId="77777777" w:rsidTr="00836BF3">
        <w:tc>
          <w:tcPr>
            <w:tcW w:w="2830" w:type="dxa"/>
          </w:tcPr>
          <w:p w14:paraId="78EDF779" w14:textId="625EF5B3" w:rsidR="00881299" w:rsidRPr="00A76822" w:rsidRDefault="00881299" w:rsidP="00C5259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b/>
                <w:sz w:val="20"/>
                <w:szCs w:val="20"/>
              </w:rPr>
              <w:t>COPD medication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 xml:space="preserve">      </w:t>
            </w:r>
            <w:r w:rsidR="00C5259F" w:rsidRPr="00A76822">
              <w:rPr>
                <w:rFonts w:ascii="Times New Roman" w:hAnsi="Times New Roman" w:cs="Times New Roman"/>
                <w:sz w:val="20"/>
                <w:szCs w:val="20"/>
              </w:rPr>
              <w:t>Non-ICS combinations</w:t>
            </w:r>
            <w:r w:rsidR="00C5259F"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 xml:space="preserve">      ICS-combinations</w:t>
            </w:r>
          </w:p>
        </w:tc>
        <w:tc>
          <w:tcPr>
            <w:tcW w:w="1985" w:type="dxa"/>
          </w:tcPr>
          <w:p w14:paraId="5C3BC927" w14:textId="57F647A8" w:rsidR="00881299" w:rsidRPr="00A76822" w:rsidRDefault="003C740E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1.17 (1.08 – 1.26)</w:t>
            </w:r>
          </w:p>
        </w:tc>
        <w:tc>
          <w:tcPr>
            <w:tcW w:w="992" w:type="dxa"/>
          </w:tcPr>
          <w:p w14:paraId="7CA0C218" w14:textId="7AC7915E" w:rsidR="00881299" w:rsidRPr="00A76822" w:rsidRDefault="003C740E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Ref</w:t>
            </w:r>
            <w:r w:rsidRPr="00A76822">
              <w:rPr>
                <w:rFonts w:ascii="Times New Roman" w:hAnsi="Times New Roman" w:cs="Times New Roman"/>
                <w:sz w:val="20"/>
                <w:szCs w:val="20"/>
              </w:rPr>
              <w:br/>
              <w:t>&lt;0.001</w:t>
            </w:r>
          </w:p>
        </w:tc>
        <w:tc>
          <w:tcPr>
            <w:tcW w:w="2126" w:type="dxa"/>
          </w:tcPr>
          <w:p w14:paraId="3E430642" w14:textId="06C80D19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Ref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1.05 (0.98 – 1.13)</w:t>
            </w:r>
          </w:p>
        </w:tc>
        <w:tc>
          <w:tcPr>
            <w:tcW w:w="993" w:type="dxa"/>
          </w:tcPr>
          <w:p w14:paraId="2C53EF6A" w14:textId="1B116356" w:rsidR="00881299" w:rsidRPr="00955A42" w:rsidRDefault="00A225DF" w:rsidP="0088129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Ref</w:t>
            </w:r>
            <w:r w:rsidRPr="00955A42">
              <w:rPr>
                <w:rFonts w:ascii="Times New Roman" w:hAnsi="Times New Roman" w:cs="Times New Roman"/>
                <w:sz w:val="20"/>
                <w:szCs w:val="20"/>
              </w:rPr>
              <w:br/>
              <w:t>0.192</w:t>
            </w:r>
          </w:p>
        </w:tc>
      </w:tr>
    </w:tbl>
    <w:p w14:paraId="0B9E286B" w14:textId="77777777" w:rsidR="00FF336C" w:rsidRDefault="00FF336C"/>
    <w:p w14:paraId="4D814D0A" w14:textId="77777777" w:rsidR="00F63F29" w:rsidRDefault="00F63F29"/>
    <w:p w14:paraId="74754D00" w14:textId="77777777" w:rsidR="00F63F29" w:rsidRDefault="00F63F29"/>
    <w:p w14:paraId="6E31BE2C" w14:textId="201020F8" w:rsidR="002051CF" w:rsidRDefault="00E72FA3" w:rsidP="002051CF">
      <w:pPr>
        <w:pStyle w:val="Heading1"/>
        <w:rPr>
          <w:rFonts w:ascii="Times New Roman" w:hAnsi="Times New Roman" w:cs="Times New Roman"/>
          <w:color w:val="auto"/>
          <w:sz w:val="24"/>
          <w:szCs w:val="24"/>
        </w:rPr>
      </w:pPr>
      <w:bookmarkStart w:id="7" w:name="_Toc54365215"/>
      <w:r>
        <w:rPr>
          <w:rFonts w:ascii="Times New Roman" w:hAnsi="Times New Roman" w:cs="Times New Roman"/>
          <w:b/>
          <w:color w:val="auto"/>
          <w:sz w:val="22"/>
          <w:szCs w:val="22"/>
        </w:rPr>
        <w:lastRenderedPageBreak/>
        <w:t>Ta</w:t>
      </w:r>
      <w:r w:rsidR="00A76822" w:rsidRPr="00955A42">
        <w:rPr>
          <w:rFonts w:ascii="Times New Roman" w:hAnsi="Times New Roman" w:cs="Times New Roman"/>
          <w:b/>
          <w:color w:val="auto"/>
          <w:sz w:val="22"/>
          <w:szCs w:val="22"/>
        </w:rPr>
        <w:t>bl</w:t>
      </w:r>
      <w:r w:rsidR="00897331">
        <w:rPr>
          <w:rFonts w:ascii="Times New Roman" w:hAnsi="Times New Roman" w:cs="Times New Roman"/>
          <w:b/>
          <w:color w:val="auto"/>
          <w:sz w:val="22"/>
          <w:szCs w:val="22"/>
        </w:rPr>
        <w:t>e</w:t>
      </w:r>
      <w:r w:rsidR="00A76822" w:rsidRPr="00955A42">
        <w:rPr>
          <w:rFonts w:ascii="Times New Roman" w:hAnsi="Times New Roman" w:cs="Times New Roman"/>
          <w:b/>
          <w:color w:val="auto"/>
          <w:sz w:val="22"/>
          <w:szCs w:val="22"/>
        </w:rPr>
        <w:t xml:space="preserve"> E</w:t>
      </w:r>
      <w:r>
        <w:rPr>
          <w:rFonts w:ascii="Times New Roman" w:hAnsi="Times New Roman" w:cs="Times New Roman"/>
          <w:b/>
          <w:color w:val="auto"/>
          <w:sz w:val="22"/>
          <w:szCs w:val="22"/>
        </w:rPr>
        <w:t>4</w:t>
      </w:r>
      <w:r w:rsidR="002051CF" w:rsidRPr="00955A42">
        <w:rPr>
          <w:rFonts w:ascii="Times New Roman" w:hAnsi="Times New Roman" w:cs="Times New Roman"/>
          <w:color w:val="auto"/>
          <w:sz w:val="22"/>
          <w:szCs w:val="22"/>
        </w:rPr>
        <w:t xml:space="preserve">: Baseline characteristics </w:t>
      </w:r>
      <w:r w:rsidR="002A07D7" w:rsidRPr="00955A42">
        <w:rPr>
          <w:rFonts w:ascii="Times New Roman" w:hAnsi="Times New Roman" w:cs="Times New Roman"/>
          <w:color w:val="auto"/>
          <w:sz w:val="22"/>
          <w:szCs w:val="22"/>
        </w:rPr>
        <w:t xml:space="preserve">of patients included in </w:t>
      </w:r>
      <w:r w:rsidR="002051CF" w:rsidRPr="00955A42">
        <w:rPr>
          <w:rFonts w:ascii="Times New Roman" w:hAnsi="Times New Roman" w:cs="Times New Roman"/>
          <w:color w:val="auto"/>
          <w:sz w:val="22"/>
          <w:szCs w:val="22"/>
        </w:rPr>
        <w:t>sensitivity</w:t>
      </w:r>
      <w:r w:rsidR="002A07D7" w:rsidRPr="00955A42">
        <w:rPr>
          <w:rFonts w:ascii="Times New Roman" w:hAnsi="Times New Roman" w:cs="Times New Roman"/>
          <w:color w:val="auto"/>
          <w:sz w:val="22"/>
          <w:szCs w:val="22"/>
        </w:rPr>
        <w:t xml:space="preserve"> cohorts. Numbers are </w:t>
      </w:r>
      <w:proofErr w:type="gramStart"/>
      <w:r w:rsidR="002A07D7" w:rsidRPr="00955A42">
        <w:rPr>
          <w:rFonts w:ascii="Times New Roman" w:hAnsi="Times New Roman" w:cs="Times New Roman"/>
          <w:color w:val="auto"/>
          <w:sz w:val="22"/>
          <w:szCs w:val="22"/>
        </w:rPr>
        <w:t>n(</w:t>
      </w:r>
      <w:proofErr w:type="gramEnd"/>
      <w:r w:rsidR="002A07D7" w:rsidRPr="00955A42">
        <w:rPr>
          <w:rFonts w:ascii="Times New Roman" w:hAnsi="Times New Roman" w:cs="Times New Roman"/>
          <w:color w:val="auto"/>
          <w:sz w:val="22"/>
          <w:szCs w:val="22"/>
        </w:rPr>
        <w:t>%) or median(IQR</w:t>
      </w:r>
      <w:r w:rsidR="002A07D7">
        <w:rPr>
          <w:rFonts w:ascii="Times New Roman" w:hAnsi="Times New Roman" w:cs="Times New Roman"/>
          <w:color w:val="auto"/>
          <w:sz w:val="24"/>
          <w:szCs w:val="24"/>
        </w:rPr>
        <w:t>).</w:t>
      </w:r>
      <w:bookmarkEnd w:id="7"/>
      <w:r w:rsidR="002A07D7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2051CF" w:rsidRPr="001A482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</w:p>
    <w:tbl>
      <w:tblPr>
        <w:tblStyle w:val="TableGrid"/>
        <w:tblpPr w:leftFromText="180" w:rightFromText="180" w:vertAnchor="page" w:horzAnchor="margin" w:tblpY="2506"/>
        <w:tblW w:w="9493" w:type="dxa"/>
        <w:tblLayout w:type="fixed"/>
        <w:tblLook w:val="04A0" w:firstRow="1" w:lastRow="0" w:firstColumn="1" w:lastColumn="0" w:noHBand="0" w:noVBand="1"/>
      </w:tblPr>
      <w:tblGrid>
        <w:gridCol w:w="4106"/>
        <w:gridCol w:w="2552"/>
        <w:gridCol w:w="2835"/>
      </w:tblGrid>
      <w:tr w:rsidR="002A07D7" w:rsidRPr="00EB19B0" w14:paraId="488FB1C2" w14:textId="4371A46E" w:rsidTr="002A07D7">
        <w:tc>
          <w:tcPr>
            <w:tcW w:w="4106" w:type="dxa"/>
          </w:tcPr>
          <w:p w14:paraId="055993C7" w14:textId="77777777" w:rsidR="002A07D7" w:rsidRPr="00AE78B5" w:rsidRDefault="002A07D7" w:rsidP="002A07D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52" w:type="dxa"/>
          </w:tcPr>
          <w:p w14:paraId="5886DB16" w14:textId="16A1CFF4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FEV1 sensitivity cohort</w:t>
            </w:r>
            <w:r w:rsidRPr="00A76822">
              <w:rPr>
                <w:rFonts w:ascii="Times New Roman" w:hAnsi="Times New Roman" w:cs="Times New Roman"/>
                <w:b/>
              </w:rPr>
              <w:t xml:space="preserve"> </w:t>
            </w:r>
            <w:r>
              <w:rPr>
                <w:rFonts w:ascii="Times New Roman" w:hAnsi="Times New Roman" w:cs="Times New Roman"/>
                <w:b/>
              </w:rPr>
              <w:br/>
              <w:t>N=50,308</w:t>
            </w:r>
          </w:p>
        </w:tc>
        <w:tc>
          <w:tcPr>
            <w:tcW w:w="2835" w:type="dxa"/>
          </w:tcPr>
          <w:p w14:paraId="7C63B9F5" w14:textId="7A2C71B4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FVC sensitivity cohort</w:t>
            </w:r>
            <w:r w:rsidRPr="00A76822">
              <w:rPr>
                <w:rFonts w:ascii="Times New Roman" w:hAnsi="Times New Roman" w:cs="Times New Roman"/>
                <w:b/>
              </w:rPr>
              <w:t xml:space="preserve"> </w:t>
            </w:r>
            <w:r>
              <w:rPr>
                <w:rFonts w:ascii="Times New Roman" w:hAnsi="Times New Roman" w:cs="Times New Roman"/>
                <w:b/>
              </w:rPr>
              <w:br/>
              <w:t>N=</w:t>
            </w:r>
          </w:p>
        </w:tc>
      </w:tr>
      <w:tr w:rsidR="002A07D7" w:rsidRPr="00EB19B0" w14:paraId="06985373" w14:textId="060CCBA8" w:rsidTr="002A07D7">
        <w:tc>
          <w:tcPr>
            <w:tcW w:w="4106" w:type="dxa"/>
          </w:tcPr>
          <w:p w14:paraId="4BA3465A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>Age</w:t>
            </w:r>
          </w:p>
        </w:tc>
        <w:tc>
          <w:tcPr>
            <w:tcW w:w="2552" w:type="dxa"/>
          </w:tcPr>
          <w:p w14:paraId="51CED398" w14:textId="77777777" w:rsidR="002A07D7" w:rsidRPr="00EB19B0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67.7 (59.9 to 75.1)</w:t>
            </w:r>
          </w:p>
        </w:tc>
        <w:tc>
          <w:tcPr>
            <w:tcW w:w="2835" w:type="dxa"/>
          </w:tcPr>
          <w:p w14:paraId="2C5DD3F4" w14:textId="742630EB" w:rsidR="002A07D7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67.0 (60.0 to 75.0)</w:t>
            </w:r>
          </w:p>
        </w:tc>
      </w:tr>
      <w:tr w:rsidR="002A07D7" w:rsidRPr="00EB19B0" w14:paraId="7D1EFAB6" w14:textId="3E9149F3" w:rsidTr="002A07D7">
        <w:tc>
          <w:tcPr>
            <w:tcW w:w="4106" w:type="dxa"/>
          </w:tcPr>
          <w:p w14:paraId="1CC62577" w14:textId="77777777" w:rsidR="002A07D7" w:rsidRPr="00AE78B5" w:rsidRDefault="002A07D7" w:rsidP="002A07D7">
            <w:pPr>
              <w:rPr>
                <w:rFonts w:ascii="Times New Roman" w:hAnsi="Times New Roman" w:cs="Times New Roman"/>
              </w:rPr>
            </w:pPr>
            <w:proofErr w:type="gramStart"/>
            <w:r w:rsidRPr="00A76822">
              <w:rPr>
                <w:rFonts w:ascii="Times New Roman" w:hAnsi="Times New Roman" w:cs="Times New Roman"/>
                <w:b/>
              </w:rPr>
              <w:t xml:space="preserve">Gender </w:t>
            </w:r>
            <w:r>
              <w:rPr>
                <w:rFonts w:ascii="Times New Roman" w:hAnsi="Times New Roman" w:cs="Times New Roman"/>
              </w:rPr>
              <w:t xml:space="preserve"> (</w:t>
            </w:r>
            <w:proofErr w:type="gramEnd"/>
            <w:r>
              <w:rPr>
                <w:rFonts w:ascii="Times New Roman" w:hAnsi="Times New Roman" w:cs="Times New Roman"/>
              </w:rPr>
              <w:t>Males)</w:t>
            </w:r>
          </w:p>
        </w:tc>
        <w:tc>
          <w:tcPr>
            <w:tcW w:w="2552" w:type="dxa"/>
          </w:tcPr>
          <w:p w14:paraId="78981307" w14:textId="77777777" w:rsidR="002A07D7" w:rsidRPr="00EB19B0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6,944 (53.6)</w:t>
            </w:r>
          </w:p>
        </w:tc>
        <w:tc>
          <w:tcPr>
            <w:tcW w:w="2835" w:type="dxa"/>
          </w:tcPr>
          <w:p w14:paraId="56CAE9AD" w14:textId="782F98CF" w:rsidR="002A07D7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,569 (53.7)</w:t>
            </w:r>
          </w:p>
        </w:tc>
      </w:tr>
      <w:tr w:rsidR="002A07D7" w:rsidRPr="00EB19B0" w14:paraId="035E3910" w14:textId="264B5278" w:rsidTr="002A07D7">
        <w:tc>
          <w:tcPr>
            <w:tcW w:w="4106" w:type="dxa"/>
          </w:tcPr>
          <w:p w14:paraId="28850C08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>Current smoking</w:t>
            </w:r>
          </w:p>
        </w:tc>
        <w:tc>
          <w:tcPr>
            <w:tcW w:w="2552" w:type="dxa"/>
          </w:tcPr>
          <w:p w14:paraId="132B68C0" w14:textId="77777777" w:rsidR="002A07D7" w:rsidRPr="00EB19B0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0,267 (60.2)</w:t>
            </w:r>
          </w:p>
        </w:tc>
        <w:tc>
          <w:tcPr>
            <w:tcW w:w="2835" w:type="dxa"/>
          </w:tcPr>
          <w:p w14:paraId="06EB0E9A" w14:textId="55063DB3" w:rsidR="002A07D7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,871 (60.0)</w:t>
            </w:r>
          </w:p>
        </w:tc>
      </w:tr>
      <w:tr w:rsidR="002A07D7" w:rsidRPr="00EB19B0" w14:paraId="66F6E1EF" w14:textId="60381E0D" w:rsidTr="002A07D7">
        <w:tc>
          <w:tcPr>
            <w:tcW w:w="4106" w:type="dxa"/>
          </w:tcPr>
          <w:p w14:paraId="50BFCDD7" w14:textId="07A4BA2F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 xml:space="preserve">IMD </w:t>
            </w:r>
          </w:p>
          <w:p w14:paraId="69487F54" w14:textId="083461B1" w:rsidR="002A07D7" w:rsidRPr="00AE78B5" w:rsidRDefault="002A07D7" w:rsidP="002A07D7">
            <w:pPr>
              <w:rPr>
                <w:rFonts w:ascii="Times New Roman" w:hAnsi="Times New Roman" w:cs="Times New Roman"/>
              </w:rPr>
            </w:pPr>
            <w:r w:rsidRPr="00AE78B5">
              <w:rPr>
                <w:rFonts w:ascii="Times New Roman" w:hAnsi="Times New Roman" w:cs="Times New Roman"/>
              </w:rPr>
              <w:t xml:space="preserve">     1</w:t>
            </w:r>
            <w:r>
              <w:rPr>
                <w:rFonts w:ascii="Times New Roman" w:hAnsi="Times New Roman" w:cs="Times New Roman"/>
              </w:rPr>
              <w:t xml:space="preserve"> (most deprived) </w:t>
            </w:r>
          </w:p>
          <w:p w14:paraId="1D49ABA2" w14:textId="77777777" w:rsidR="002A07D7" w:rsidRPr="00AE78B5" w:rsidRDefault="002A07D7" w:rsidP="002A07D7">
            <w:pPr>
              <w:rPr>
                <w:rFonts w:ascii="Times New Roman" w:hAnsi="Times New Roman" w:cs="Times New Roman"/>
              </w:rPr>
            </w:pPr>
            <w:r w:rsidRPr="00AE78B5">
              <w:rPr>
                <w:rFonts w:ascii="Times New Roman" w:hAnsi="Times New Roman" w:cs="Times New Roman"/>
              </w:rPr>
              <w:t xml:space="preserve">     2</w:t>
            </w:r>
          </w:p>
          <w:p w14:paraId="2E4A31D5" w14:textId="77777777" w:rsidR="002A07D7" w:rsidRPr="00AE78B5" w:rsidRDefault="002A07D7" w:rsidP="002A07D7">
            <w:pPr>
              <w:rPr>
                <w:rFonts w:ascii="Times New Roman" w:hAnsi="Times New Roman" w:cs="Times New Roman"/>
              </w:rPr>
            </w:pPr>
            <w:r w:rsidRPr="00AE78B5">
              <w:rPr>
                <w:rFonts w:ascii="Times New Roman" w:hAnsi="Times New Roman" w:cs="Times New Roman"/>
              </w:rPr>
              <w:t xml:space="preserve">     3</w:t>
            </w:r>
          </w:p>
          <w:p w14:paraId="6F6672E5" w14:textId="77777777" w:rsidR="002A07D7" w:rsidRPr="00AE78B5" w:rsidRDefault="002A07D7" w:rsidP="002A07D7">
            <w:pPr>
              <w:rPr>
                <w:rFonts w:ascii="Times New Roman" w:hAnsi="Times New Roman" w:cs="Times New Roman"/>
              </w:rPr>
            </w:pPr>
            <w:r w:rsidRPr="00AE78B5">
              <w:rPr>
                <w:rFonts w:ascii="Times New Roman" w:hAnsi="Times New Roman" w:cs="Times New Roman"/>
              </w:rPr>
              <w:t xml:space="preserve">     4</w:t>
            </w:r>
          </w:p>
          <w:p w14:paraId="4852B613" w14:textId="5C947B92" w:rsidR="002A07D7" w:rsidRPr="00AE78B5" w:rsidRDefault="002A07D7" w:rsidP="002A07D7">
            <w:pPr>
              <w:rPr>
                <w:rFonts w:ascii="Times New Roman" w:hAnsi="Times New Roman" w:cs="Times New Roman"/>
              </w:rPr>
            </w:pPr>
            <w:r w:rsidRPr="00AE78B5">
              <w:rPr>
                <w:rFonts w:ascii="Times New Roman" w:hAnsi="Times New Roman" w:cs="Times New Roman"/>
              </w:rPr>
              <w:t xml:space="preserve">     5</w:t>
            </w:r>
            <w:r>
              <w:rPr>
                <w:rFonts w:ascii="Times New Roman" w:hAnsi="Times New Roman" w:cs="Times New Roman"/>
              </w:rPr>
              <w:t xml:space="preserve"> (least deprived) </w:t>
            </w:r>
          </w:p>
        </w:tc>
        <w:tc>
          <w:tcPr>
            <w:tcW w:w="2552" w:type="dxa"/>
          </w:tcPr>
          <w:p w14:paraId="281FCC8C" w14:textId="77777777" w:rsidR="002A07D7" w:rsidRPr="00EB19B0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7,759 (15.4)</w:t>
            </w:r>
            <w:r>
              <w:rPr>
                <w:rFonts w:ascii="Times New Roman" w:hAnsi="Times New Roman" w:cs="Times New Roman"/>
              </w:rPr>
              <w:br/>
              <w:t>9,688 (19.3)</w:t>
            </w:r>
            <w:r>
              <w:rPr>
                <w:rFonts w:ascii="Times New Roman" w:hAnsi="Times New Roman" w:cs="Times New Roman"/>
              </w:rPr>
              <w:br/>
              <w:t>9,982 (19.9)</w:t>
            </w:r>
            <w:r>
              <w:rPr>
                <w:rFonts w:ascii="Times New Roman" w:hAnsi="Times New Roman" w:cs="Times New Roman"/>
              </w:rPr>
              <w:br/>
              <w:t>10,871 (21.6)</w:t>
            </w:r>
            <w:r>
              <w:rPr>
                <w:rFonts w:ascii="Times New Roman" w:hAnsi="Times New Roman" w:cs="Times New Roman"/>
              </w:rPr>
              <w:br/>
              <w:t>11,978 (23.8)</w:t>
            </w:r>
          </w:p>
        </w:tc>
        <w:tc>
          <w:tcPr>
            <w:tcW w:w="2835" w:type="dxa"/>
          </w:tcPr>
          <w:p w14:paraId="2F063B5E" w14:textId="6B79E9A5" w:rsidR="002A07D7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5,387 (14.8)</w:t>
            </w:r>
            <w:r>
              <w:rPr>
                <w:rFonts w:ascii="Times New Roman" w:hAnsi="Times New Roman" w:cs="Times New Roman"/>
              </w:rPr>
              <w:br/>
              <w:t>6,905 (18.9)</w:t>
            </w:r>
            <w:r>
              <w:rPr>
                <w:rFonts w:ascii="Times New Roman" w:hAnsi="Times New Roman" w:cs="Times New Roman"/>
              </w:rPr>
              <w:br/>
              <w:t>7,251 (19.9)</w:t>
            </w:r>
            <w:r>
              <w:rPr>
                <w:rFonts w:ascii="Times New Roman" w:hAnsi="Times New Roman" w:cs="Times New Roman"/>
              </w:rPr>
              <w:br/>
              <w:t>8,159 (22.4)</w:t>
            </w:r>
            <w:r>
              <w:rPr>
                <w:rFonts w:ascii="Times New Roman" w:hAnsi="Times New Roman" w:cs="Times New Roman"/>
              </w:rPr>
              <w:br/>
              <w:t>8,752 (24.0)</w:t>
            </w:r>
          </w:p>
        </w:tc>
      </w:tr>
      <w:tr w:rsidR="002A07D7" w:rsidRPr="00EB19B0" w14:paraId="02DB0F28" w14:textId="00787389" w:rsidTr="002A07D7">
        <w:tc>
          <w:tcPr>
            <w:tcW w:w="4106" w:type="dxa"/>
          </w:tcPr>
          <w:p w14:paraId="28468E2E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 xml:space="preserve">Breathlessness </w:t>
            </w:r>
          </w:p>
        </w:tc>
        <w:tc>
          <w:tcPr>
            <w:tcW w:w="2552" w:type="dxa"/>
          </w:tcPr>
          <w:p w14:paraId="35C933F5" w14:textId="77777777" w:rsidR="002A07D7" w:rsidRPr="00EB19B0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,069 (16.0)</w:t>
            </w:r>
          </w:p>
        </w:tc>
        <w:tc>
          <w:tcPr>
            <w:tcW w:w="2835" w:type="dxa"/>
          </w:tcPr>
          <w:p w14:paraId="7AFABA56" w14:textId="3F05552E" w:rsidR="002A07D7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,146 (33.3)</w:t>
            </w:r>
          </w:p>
        </w:tc>
      </w:tr>
      <w:tr w:rsidR="002A07D7" w:rsidRPr="00EB19B0" w14:paraId="5789324D" w14:textId="7F6F2505" w:rsidTr="002A07D7">
        <w:tc>
          <w:tcPr>
            <w:tcW w:w="4106" w:type="dxa"/>
          </w:tcPr>
          <w:p w14:paraId="28E11A25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 xml:space="preserve">Cough </w:t>
            </w:r>
          </w:p>
        </w:tc>
        <w:tc>
          <w:tcPr>
            <w:tcW w:w="2552" w:type="dxa"/>
          </w:tcPr>
          <w:p w14:paraId="5EB4C227" w14:textId="77777777" w:rsidR="002A07D7" w:rsidRPr="00EB19B0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,099 (34.0)</w:t>
            </w:r>
          </w:p>
        </w:tc>
        <w:tc>
          <w:tcPr>
            <w:tcW w:w="2835" w:type="dxa"/>
          </w:tcPr>
          <w:p w14:paraId="3A2EF621" w14:textId="4AA19177" w:rsidR="002A07D7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,810 (57.5)</w:t>
            </w:r>
          </w:p>
        </w:tc>
      </w:tr>
      <w:tr w:rsidR="002A07D7" w:rsidRPr="00EB19B0" w14:paraId="28ECF8AC" w14:textId="2F9EBFFF" w:rsidTr="002A07D7">
        <w:tc>
          <w:tcPr>
            <w:tcW w:w="4106" w:type="dxa"/>
          </w:tcPr>
          <w:p w14:paraId="455B8F89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>Sputum</w:t>
            </w:r>
          </w:p>
        </w:tc>
        <w:tc>
          <w:tcPr>
            <w:tcW w:w="2552" w:type="dxa"/>
          </w:tcPr>
          <w:p w14:paraId="649E5342" w14:textId="77777777" w:rsidR="002A07D7" w:rsidRPr="00EB19B0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,469 (6.9)</w:t>
            </w:r>
          </w:p>
        </w:tc>
        <w:tc>
          <w:tcPr>
            <w:tcW w:w="2835" w:type="dxa"/>
          </w:tcPr>
          <w:p w14:paraId="77F50AB0" w14:textId="33564E35" w:rsidR="002A07D7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,631 (12.7)</w:t>
            </w:r>
          </w:p>
        </w:tc>
      </w:tr>
      <w:tr w:rsidR="002A07D7" w:rsidRPr="00EB19B0" w14:paraId="03D3016B" w14:textId="27069443" w:rsidTr="002A07D7">
        <w:tc>
          <w:tcPr>
            <w:tcW w:w="4106" w:type="dxa"/>
          </w:tcPr>
          <w:p w14:paraId="260CB554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>Asthma</w:t>
            </w:r>
          </w:p>
        </w:tc>
        <w:tc>
          <w:tcPr>
            <w:tcW w:w="2552" w:type="dxa"/>
          </w:tcPr>
          <w:p w14:paraId="50951EFF" w14:textId="77777777" w:rsidR="002A07D7" w:rsidRPr="002C7F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,693 (29.2)</w:t>
            </w:r>
          </w:p>
        </w:tc>
        <w:tc>
          <w:tcPr>
            <w:tcW w:w="2835" w:type="dxa"/>
          </w:tcPr>
          <w:p w14:paraId="5B3C554B" w14:textId="11032824" w:rsidR="002A07D7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,368 (36.7)</w:t>
            </w:r>
          </w:p>
        </w:tc>
      </w:tr>
      <w:tr w:rsidR="002A07D7" w:rsidRPr="00EB19B0" w14:paraId="79EF1995" w14:textId="43A4FEA4" w:rsidTr="002A07D7">
        <w:tc>
          <w:tcPr>
            <w:tcW w:w="4106" w:type="dxa"/>
          </w:tcPr>
          <w:p w14:paraId="50EA251C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 xml:space="preserve">MI </w:t>
            </w:r>
          </w:p>
        </w:tc>
        <w:tc>
          <w:tcPr>
            <w:tcW w:w="2552" w:type="dxa"/>
          </w:tcPr>
          <w:p w14:paraId="419E88B3" w14:textId="77777777" w:rsidR="002A07D7" w:rsidRPr="00EB19B0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,614 (7.2)</w:t>
            </w:r>
          </w:p>
        </w:tc>
        <w:tc>
          <w:tcPr>
            <w:tcW w:w="2835" w:type="dxa"/>
          </w:tcPr>
          <w:p w14:paraId="21037704" w14:textId="41279B3C" w:rsidR="002A07D7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,576 (7.1)</w:t>
            </w:r>
          </w:p>
        </w:tc>
      </w:tr>
      <w:tr w:rsidR="002A07D7" w:rsidRPr="00EB19B0" w14:paraId="6AEAB094" w14:textId="751FD417" w:rsidTr="002A07D7">
        <w:tc>
          <w:tcPr>
            <w:tcW w:w="4106" w:type="dxa"/>
          </w:tcPr>
          <w:p w14:paraId="64B5722C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>Stroke</w:t>
            </w:r>
          </w:p>
        </w:tc>
        <w:tc>
          <w:tcPr>
            <w:tcW w:w="2552" w:type="dxa"/>
          </w:tcPr>
          <w:p w14:paraId="1FE9E45E" w14:textId="77777777" w:rsidR="002A07D7" w:rsidRPr="00EB19B0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,951 (3.9)</w:t>
            </w:r>
          </w:p>
        </w:tc>
        <w:tc>
          <w:tcPr>
            <w:tcW w:w="2835" w:type="dxa"/>
          </w:tcPr>
          <w:p w14:paraId="2EEB8416" w14:textId="277B2271" w:rsidR="002A07D7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,298 (3.6)</w:t>
            </w:r>
          </w:p>
        </w:tc>
      </w:tr>
      <w:tr w:rsidR="002A07D7" w:rsidRPr="00EB19B0" w14:paraId="653572E5" w14:textId="017AE9DB" w:rsidTr="002A07D7">
        <w:tc>
          <w:tcPr>
            <w:tcW w:w="4106" w:type="dxa"/>
          </w:tcPr>
          <w:p w14:paraId="48851414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>HF</w:t>
            </w:r>
          </w:p>
        </w:tc>
        <w:tc>
          <w:tcPr>
            <w:tcW w:w="2552" w:type="dxa"/>
          </w:tcPr>
          <w:p w14:paraId="346015EA" w14:textId="77777777" w:rsidR="002A07D7" w:rsidRPr="00EB19B0" w:rsidRDefault="002A07D7" w:rsidP="002A07D7">
            <w:pPr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3,240  (</w:t>
            </w:r>
            <w:proofErr w:type="gramEnd"/>
            <w:r>
              <w:rPr>
                <w:rFonts w:ascii="Times New Roman" w:hAnsi="Times New Roman" w:cs="Times New Roman"/>
              </w:rPr>
              <w:t>6.4)</w:t>
            </w:r>
          </w:p>
        </w:tc>
        <w:tc>
          <w:tcPr>
            <w:tcW w:w="2835" w:type="dxa"/>
          </w:tcPr>
          <w:p w14:paraId="0831BA34" w14:textId="39E51421" w:rsidR="002A07D7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,276 (6.2)</w:t>
            </w:r>
          </w:p>
        </w:tc>
      </w:tr>
      <w:tr w:rsidR="002A07D7" w:rsidRPr="00EB19B0" w14:paraId="4B112B51" w14:textId="7C653B39" w:rsidTr="002A07D7">
        <w:tc>
          <w:tcPr>
            <w:tcW w:w="4106" w:type="dxa"/>
          </w:tcPr>
          <w:p w14:paraId="4E85A092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 xml:space="preserve">Lung cancer </w:t>
            </w:r>
          </w:p>
        </w:tc>
        <w:tc>
          <w:tcPr>
            <w:tcW w:w="2552" w:type="dxa"/>
          </w:tcPr>
          <w:p w14:paraId="776DD1A9" w14:textId="77777777" w:rsidR="002A07D7" w:rsidRPr="00EB19B0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56 (0.5)</w:t>
            </w:r>
          </w:p>
        </w:tc>
        <w:tc>
          <w:tcPr>
            <w:tcW w:w="2835" w:type="dxa"/>
          </w:tcPr>
          <w:p w14:paraId="663667FC" w14:textId="24420FFB" w:rsidR="002A07D7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9 (0.5)</w:t>
            </w:r>
          </w:p>
        </w:tc>
      </w:tr>
      <w:tr w:rsidR="002A07D7" w:rsidRPr="00EB19B0" w14:paraId="77B3770A" w14:textId="0F10CDD9" w:rsidTr="002A07D7">
        <w:tc>
          <w:tcPr>
            <w:tcW w:w="4106" w:type="dxa"/>
          </w:tcPr>
          <w:p w14:paraId="6CB7A40E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 xml:space="preserve">Bronchiectasis </w:t>
            </w:r>
          </w:p>
        </w:tc>
        <w:tc>
          <w:tcPr>
            <w:tcW w:w="2552" w:type="dxa"/>
          </w:tcPr>
          <w:p w14:paraId="5C1DA0EC" w14:textId="77777777" w:rsidR="002A07D7" w:rsidRPr="00EB19B0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,316 (2.6)</w:t>
            </w:r>
          </w:p>
        </w:tc>
        <w:tc>
          <w:tcPr>
            <w:tcW w:w="2835" w:type="dxa"/>
          </w:tcPr>
          <w:p w14:paraId="45F5B3F6" w14:textId="156BC96F" w:rsidR="002A07D7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,022 (2.8)</w:t>
            </w:r>
          </w:p>
        </w:tc>
      </w:tr>
      <w:tr w:rsidR="002A07D7" w:rsidRPr="00EB19B0" w14:paraId="447B1E60" w14:textId="5E3DA26E" w:rsidTr="002A07D7">
        <w:tc>
          <w:tcPr>
            <w:tcW w:w="4106" w:type="dxa"/>
          </w:tcPr>
          <w:p w14:paraId="3AEABDC2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 xml:space="preserve">GORD </w:t>
            </w:r>
          </w:p>
        </w:tc>
        <w:tc>
          <w:tcPr>
            <w:tcW w:w="2552" w:type="dxa"/>
          </w:tcPr>
          <w:p w14:paraId="5A7E9085" w14:textId="77777777" w:rsidR="002A07D7" w:rsidRPr="00EB19B0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,661 (5.3)</w:t>
            </w:r>
          </w:p>
        </w:tc>
        <w:tc>
          <w:tcPr>
            <w:tcW w:w="2835" w:type="dxa"/>
          </w:tcPr>
          <w:p w14:paraId="3D5EC8ED" w14:textId="631B521B" w:rsidR="002A07D7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,027 (5.6)</w:t>
            </w:r>
          </w:p>
        </w:tc>
      </w:tr>
      <w:tr w:rsidR="002A07D7" w:rsidRPr="00EB19B0" w14:paraId="3229F536" w14:textId="3140C5AA" w:rsidTr="002A07D7">
        <w:tc>
          <w:tcPr>
            <w:tcW w:w="4106" w:type="dxa"/>
          </w:tcPr>
          <w:p w14:paraId="42491D78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 xml:space="preserve">Anxiety </w:t>
            </w:r>
          </w:p>
        </w:tc>
        <w:tc>
          <w:tcPr>
            <w:tcW w:w="2552" w:type="dxa"/>
          </w:tcPr>
          <w:p w14:paraId="09FC6135" w14:textId="77777777" w:rsidR="002A07D7" w:rsidRPr="00EB19B0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,604 (7.2)</w:t>
            </w:r>
          </w:p>
        </w:tc>
        <w:tc>
          <w:tcPr>
            <w:tcW w:w="2835" w:type="dxa"/>
          </w:tcPr>
          <w:p w14:paraId="0A981A61" w14:textId="2A29CB26" w:rsidR="002A07D7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,693 (7.4)</w:t>
            </w:r>
          </w:p>
        </w:tc>
      </w:tr>
      <w:tr w:rsidR="002A07D7" w:rsidRPr="00EB19B0" w14:paraId="33FB30F9" w14:textId="20239977" w:rsidTr="002A07D7">
        <w:tc>
          <w:tcPr>
            <w:tcW w:w="4106" w:type="dxa"/>
          </w:tcPr>
          <w:p w14:paraId="0EB0F2FC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 xml:space="preserve">Depression </w:t>
            </w:r>
          </w:p>
        </w:tc>
        <w:tc>
          <w:tcPr>
            <w:tcW w:w="2552" w:type="dxa"/>
          </w:tcPr>
          <w:p w14:paraId="35666345" w14:textId="77777777" w:rsidR="002A07D7" w:rsidRPr="00EB19B0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,019 (8.0)</w:t>
            </w:r>
          </w:p>
        </w:tc>
        <w:tc>
          <w:tcPr>
            <w:tcW w:w="2835" w:type="dxa"/>
          </w:tcPr>
          <w:p w14:paraId="04005839" w14:textId="20633584" w:rsidR="002A07D7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,916 (8.0)</w:t>
            </w:r>
          </w:p>
        </w:tc>
      </w:tr>
      <w:tr w:rsidR="002A07D7" w:rsidRPr="00EB19B0" w14:paraId="0663AA7C" w14:textId="292C30DB" w:rsidTr="002A07D7">
        <w:tc>
          <w:tcPr>
            <w:tcW w:w="4106" w:type="dxa"/>
          </w:tcPr>
          <w:p w14:paraId="4692914E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 xml:space="preserve">BMI </w:t>
            </w:r>
          </w:p>
          <w:p w14:paraId="7FDD36CC" w14:textId="77777777" w:rsidR="002A07D7" w:rsidRPr="00AE78B5" w:rsidRDefault="002A07D7" w:rsidP="002A07D7">
            <w:pPr>
              <w:rPr>
                <w:rFonts w:ascii="Times New Roman" w:hAnsi="Times New Roman" w:cs="Times New Roman"/>
              </w:rPr>
            </w:pPr>
            <w:r w:rsidRPr="00AE78B5">
              <w:rPr>
                <w:rFonts w:ascii="Times New Roman" w:hAnsi="Times New Roman" w:cs="Times New Roman"/>
              </w:rPr>
              <w:t xml:space="preserve">     Normal </w:t>
            </w:r>
          </w:p>
          <w:p w14:paraId="648C2BAA" w14:textId="77777777" w:rsidR="002A07D7" w:rsidRPr="00AE78B5" w:rsidRDefault="002A07D7" w:rsidP="002A07D7">
            <w:pPr>
              <w:rPr>
                <w:rFonts w:ascii="Times New Roman" w:hAnsi="Times New Roman" w:cs="Times New Roman"/>
              </w:rPr>
            </w:pPr>
            <w:r w:rsidRPr="00AE78B5">
              <w:rPr>
                <w:rFonts w:ascii="Times New Roman" w:hAnsi="Times New Roman" w:cs="Times New Roman"/>
              </w:rPr>
              <w:t xml:space="preserve">     Underweight </w:t>
            </w:r>
            <w:r w:rsidRPr="00AE78B5">
              <w:rPr>
                <w:rFonts w:ascii="Times New Roman" w:hAnsi="Times New Roman" w:cs="Times New Roman"/>
              </w:rPr>
              <w:br/>
              <w:t xml:space="preserve">     Overweight</w:t>
            </w:r>
          </w:p>
          <w:p w14:paraId="707406D3" w14:textId="77777777" w:rsidR="002A07D7" w:rsidRPr="00AE78B5" w:rsidRDefault="002A07D7" w:rsidP="002A07D7">
            <w:pPr>
              <w:rPr>
                <w:rFonts w:ascii="Times New Roman" w:hAnsi="Times New Roman" w:cs="Times New Roman"/>
              </w:rPr>
            </w:pPr>
            <w:r w:rsidRPr="00AE78B5">
              <w:rPr>
                <w:rFonts w:ascii="Times New Roman" w:hAnsi="Times New Roman" w:cs="Times New Roman"/>
              </w:rPr>
              <w:t xml:space="preserve">     Obese</w:t>
            </w:r>
          </w:p>
        </w:tc>
        <w:tc>
          <w:tcPr>
            <w:tcW w:w="2552" w:type="dxa"/>
          </w:tcPr>
          <w:p w14:paraId="2E36C656" w14:textId="77777777" w:rsidR="002A07D7" w:rsidRPr="00EB19B0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14,203 (35.6)</w:t>
            </w:r>
            <w:r>
              <w:rPr>
                <w:rFonts w:ascii="Times New Roman" w:hAnsi="Times New Roman" w:cs="Times New Roman"/>
              </w:rPr>
              <w:br/>
              <w:t>1,617 (4.1)</w:t>
            </w:r>
            <w:r>
              <w:rPr>
                <w:rFonts w:ascii="Times New Roman" w:hAnsi="Times New Roman" w:cs="Times New Roman"/>
              </w:rPr>
              <w:br/>
              <w:t>13,953 (35.0)</w:t>
            </w:r>
            <w:r>
              <w:rPr>
                <w:rFonts w:ascii="Times New Roman" w:hAnsi="Times New Roman" w:cs="Times New Roman"/>
              </w:rPr>
              <w:br/>
              <w:t>10,146 (25.4)</w:t>
            </w:r>
          </w:p>
        </w:tc>
        <w:tc>
          <w:tcPr>
            <w:tcW w:w="2835" w:type="dxa"/>
          </w:tcPr>
          <w:p w14:paraId="250048F9" w14:textId="1908D216" w:rsidR="002A07D7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11,236 (33.1)</w:t>
            </w:r>
            <w:r>
              <w:rPr>
                <w:rFonts w:ascii="Times New Roman" w:hAnsi="Times New Roman" w:cs="Times New Roman"/>
              </w:rPr>
              <w:br/>
              <w:t>1,318 (3.9)</w:t>
            </w:r>
            <w:r>
              <w:rPr>
                <w:rFonts w:ascii="Times New Roman" w:hAnsi="Times New Roman" w:cs="Times New Roman"/>
              </w:rPr>
              <w:br/>
              <w:t>11,730 (34.6)</w:t>
            </w:r>
            <w:r>
              <w:rPr>
                <w:rFonts w:ascii="Times New Roman" w:hAnsi="Times New Roman" w:cs="Times New Roman"/>
              </w:rPr>
              <w:br/>
              <w:t>9,619 (28.4)</w:t>
            </w:r>
          </w:p>
        </w:tc>
      </w:tr>
      <w:tr w:rsidR="002A07D7" w:rsidRPr="00EB19B0" w14:paraId="4D78E640" w14:textId="05706725" w:rsidTr="002A07D7">
        <w:tc>
          <w:tcPr>
            <w:tcW w:w="4106" w:type="dxa"/>
          </w:tcPr>
          <w:p w14:paraId="38901756" w14:textId="475579B0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proofErr w:type="spellStart"/>
            <w:r>
              <w:rPr>
                <w:rFonts w:ascii="Times New Roman" w:hAnsi="Times New Roman" w:cs="Times New Roman"/>
                <w:b/>
              </w:rPr>
              <w:t>m</w:t>
            </w:r>
            <w:r w:rsidRPr="00A76822">
              <w:rPr>
                <w:rFonts w:ascii="Times New Roman" w:hAnsi="Times New Roman" w:cs="Times New Roman"/>
                <w:b/>
              </w:rPr>
              <w:t>MRC</w:t>
            </w:r>
            <w:proofErr w:type="spellEnd"/>
            <w:r w:rsidRPr="00A76822">
              <w:rPr>
                <w:rFonts w:ascii="Times New Roman" w:hAnsi="Times New Roman" w:cs="Times New Roman"/>
                <w:b/>
              </w:rPr>
              <w:t xml:space="preserve"> </w:t>
            </w:r>
          </w:p>
          <w:p w14:paraId="0ADC123E" w14:textId="77777777" w:rsidR="002A07D7" w:rsidRPr="00AE78B5" w:rsidRDefault="002A07D7" w:rsidP="002A07D7">
            <w:pPr>
              <w:rPr>
                <w:rFonts w:ascii="Times New Roman" w:hAnsi="Times New Roman" w:cs="Times New Roman"/>
              </w:rPr>
            </w:pPr>
            <w:r w:rsidRPr="00AE78B5">
              <w:rPr>
                <w:rFonts w:ascii="Times New Roman" w:hAnsi="Times New Roman" w:cs="Times New Roman"/>
              </w:rPr>
              <w:t xml:space="preserve">     0</w:t>
            </w:r>
          </w:p>
          <w:p w14:paraId="37B47964" w14:textId="77777777" w:rsidR="002A07D7" w:rsidRPr="00AE78B5" w:rsidRDefault="002A07D7" w:rsidP="002A07D7">
            <w:pPr>
              <w:rPr>
                <w:rFonts w:ascii="Times New Roman" w:hAnsi="Times New Roman" w:cs="Times New Roman"/>
              </w:rPr>
            </w:pPr>
            <w:r w:rsidRPr="00AE78B5">
              <w:rPr>
                <w:rFonts w:ascii="Times New Roman" w:hAnsi="Times New Roman" w:cs="Times New Roman"/>
              </w:rPr>
              <w:t xml:space="preserve">     1</w:t>
            </w:r>
          </w:p>
          <w:p w14:paraId="21A1B2E4" w14:textId="77777777" w:rsidR="002A07D7" w:rsidRPr="00AE78B5" w:rsidRDefault="002A07D7" w:rsidP="002A07D7">
            <w:pPr>
              <w:rPr>
                <w:rFonts w:ascii="Times New Roman" w:hAnsi="Times New Roman" w:cs="Times New Roman"/>
              </w:rPr>
            </w:pPr>
            <w:r w:rsidRPr="00AE78B5">
              <w:rPr>
                <w:rFonts w:ascii="Times New Roman" w:hAnsi="Times New Roman" w:cs="Times New Roman"/>
              </w:rPr>
              <w:t xml:space="preserve">     2</w:t>
            </w:r>
          </w:p>
          <w:p w14:paraId="5358AC32" w14:textId="77777777" w:rsidR="002A07D7" w:rsidRPr="00AE78B5" w:rsidRDefault="002A07D7" w:rsidP="002A07D7">
            <w:pPr>
              <w:rPr>
                <w:rFonts w:ascii="Times New Roman" w:hAnsi="Times New Roman" w:cs="Times New Roman"/>
              </w:rPr>
            </w:pPr>
            <w:r w:rsidRPr="00AE78B5">
              <w:rPr>
                <w:rFonts w:ascii="Times New Roman" w:hAnsi="Times New Roman" w:cs="Times New Roman"/>
              </w:rPr>
              <w:t xml:space="preserve">     3</w:t>
            </w:r>
          </w:p>
          <w:p w14:paraId="0BD2CC10" w14:textId="77777777" w:rsidR="002A07D7" w:rsidRPr="00AE78B5" w:rsidRDefault="002A07D7" w:rsidP="002A07D7">
            <w:pPr>
              <w:rPr>
                <w:rFonts w:ascii="Times New Roman" w:hAnsi="Times New Roman" w:cs="Times New Roman"/>
              </w:rPr>
            </w:pPr>
            <w:r w:rsidRPr="00AE78B5">
              <w:rPr>
                <w:rFonts w:ascii="Times New Roman" w:hAnsi="Times New Roman" w:cs="Times New Roman"/>
              </w:rPr>
              <w:t xml:space="preserve">     4</w:t>
            </w:r>
          </w:p>
        </w:tc>
        <w:tc>
          <w:tcPr>
            <w:tcW w:w="2552" w:type="dxa"/>
          </w:tcPr>
          <w:p w14:paraId="30EB49BF" w14:textId="77777777" w:rsidR="002A07D7" w:rsidRPr="00EB19B0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6,040 (22.0)</w:t>
            </w:r>
            <w:r>
              <w:rPr>
                <w:rFonts w:ascii="Times New Roman" w:hAnsi="Times New Roman" w:cs="Times New Roman"/>
              </w:rPr>
              <w:br/>
              <w:t>11,281 (41.1)</w:t>
            </w:r>
            <w:r>
              <w:rPr>
                <w:rFonts w:ascii="Times New Roman" w:hAnsi="Times New Roman" w:cs="Times New Roman"/>
              </w:rPr>
              <w:br/>
              <w:t>6,478 (23.6)</w:t>
            </w:r>
            <w:r>
              <w:rPr>
                <w:rFonts w:ascii="Times New Roman" w:hAnsi="Times New Roman" w:cs="Times New Roman"/>
              </w:rPr>
              <w:br/>
              <w:t>3,101 (11.3)</w:t>
            </w:r>
            <w:r>
              <w:rPr>
                <w:rFonts w:ascii="Times New Roman" w:hAnsi="Times New Roman" w:cs="Times New Roman"/>
              </w:rPr>
              <w:br/>
              <w:t>564 (2.1)</w:t>
            </w:r>
          </w:p>
        </w:tc>
        <w:tc>
          <w:tcPr>
            <w:tcW w:w="2835" w:type="dxa"/>
          </w:tcPr>
          <w:p w14:paraId="67CE8C36" w14:textId="02705443" w:rsidR="002A07D7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4,728 (21.6)</w:t>
            </w:r>
            <w:r>
              <w:rPr>
                <w:rFonts w:ascii="Times New Roman" w:hAnsi="Times New Roman" w:cs="Times New Roman"/>
              </w:rPr>
              <w:br/>
              <w:t>9,117 (41.7)</w:t>
            </w:r>
            <w:r>
              <w:rPr>
                <w:rFonts w:ascii="Times New Roman" w:hAnsi="Times New Roman" w:cs="Times New Roman"/>
              </w:rPr>
              <w:br/>
              <w:t>5,187 (23.7)</w:t>
            </w:r>
            <w:r>
              <w:rPr>
                <w:rFonts w:ascii="Times New Roman" w:hAnsi="Times New Roman" w:cs="Times New Roman"/>
              </w:rPr>
              <w:br/>
              <w:t>2,459 (11.3)</w:t>
            </w:r>
            <w:r>
              <w:rPr>
                <w:rFonts w:ascii="Times New Roman" w:hAnsi="Times New Roman" w:cs="Times New Roman"/>
              </w:rPr>
              <w:br/>
              <w:t>371 (1.7)</w:t>
            </w:r>
          </w:p>
        </w:tc>
      </w:tr>
      <w:tr w:rsidR="002A07D7" w:rsidRPr="00EB19B0" w14:paraId="7D64E17C" w14:textId="3F64B8A6" w:rsidTr="002A07D7">
        <w:tc>
          <w:tcPr>
            <w:tcW w:w="4106" w:type="dxa"/>
          </w:tcPr>
          <w:p w14:paraId="1997FBF9" w14:textId="52C064FC" w:rsidR="002A07D7" w:rsidRPr="00AE78B5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  <w:b/>
              </w:rPr>
              <w:t>Airflow obstruction</w:t>
            </w:r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br/>
              <w:t xml:space="preserve">     Mild</w:t>
            </w:r>
            <w:r>
              <w:rPr>
                <w:rFonts w:ascii="Times New Roman" w:hAnsi="Times New Roman" w:cs="Times New Roman"/>
              </w:rPr>
              <w:br/>
              <w:t xml:space="preserve">     Moderate</w:t>
            </w:r>
            <w:r>
              <w:rPr>
                <w:rFonts w:ascii="Times New Roman" w:hAnsi="Times New Roman" w:cs="Times New Roman"/>
              </w:rPr>
              <w:br/>
              <w:t xml:space="preserve">     Severe</w:t>
            </w:r>
            <w:r>
              <w:rPr>
                <w:rFonts w:ascii="Times New Roman" w:hAnsi="Times New Roman" w:cs="Times New Roman"/>
              </w:rPr>
              <w:br/>
              <w:t xml:space="preserve">     Very severe</w:t>
            </w:r>
          </w:p>
        </w:tc>
        <w:tc>
          <w:tcPr>
            <w:tcW w:w="2552" w:type="dxa"/>
          </w:tcPr>
          <w:p w14:paraId="76AA46A3" w14:textId="77777777" w:rsidR="002A07D7" w:rsidRPr="00EB19B0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15,356 (30.8)</w:t>
            </w:r>
            <w:r>
              <w:rPr>
                <w:rFonts w:ascii="Times New Roman" w:hAnsi="Times New Roman" w:cs="Times New Roman"/>
              </w:rPr>
              <w:br/>
              <w:t>23,465 (47.1)</w:t>
            </w:r>
            <w:r>
              <w:rPr>
                <w:rFonts w:ascii="Times New Roman" w:hAnsi="Times New Roman" w:cs="Times New Roman"/>
              </w:rPr>
              <w:br/>
              <w:t>9,363 (18.8)</w:t>
            </w:r>
            <w:r>
              <w:rPr>
                <w:rFonts w:ascii="Times New Roman" w:hAnsi="Times New Roman" w:cs="Times New Roman"/>
              </w:rPr>
              <w:br/>
              <w:t>1,657 (3.3)</w:t>
            </w:r>
          </w:p>
        </w:tc>
        <w:tc>
          <w:tcPr>
            <w:tcW w:w="2835" w:type="dxa"/>
          </w:tcPr>
          <w:p w14:paraId="043AE2D0" w14:textId="2A5D3FA5" w:rsidR="002A07D7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10,800 (29.8)</w:t>
            </w:r>
            <w:r>
              <w:rPr>
                <w:rFonts w:ascii="Times New Roman" w:hAnsi="Times New Roman" w:cs="Times New Roman"/>
              </w:rPr>
              <w:br/>
              <w:t>17,389 (48.0)</w:t>
            </w:r>
            <w:r>
              <w:rPr>
                <w:rFonts w:ascii="Times New Roman" w:hAnsi="Times New Roman" w:cs="Times New Roman"/>
              </w:rPr>
              <w:br/>
              <w:t>6,863 (18.9)</w:t>
            </w:r>
            <w:r>
              <w:rPr>
                <w:rFonts w:ascii="Times New Roman" w:hAnsi="Times New Roman" w:cs="Times New Roman"/>
              </w:rPr>
              <w:br/>
              <w:t>1,216 (3.4)</w:t>
            </w:r>
          </w:p>
        </w:tc>
      </w:tr>
      <w:tr w:rsidR="002A07D7" w:rsidRPr="00EB19B0" w14:paraId="3E44E681" w14:textId="7A24748F" w:rsidTr="002A07D7">
        <w:tc>
          <w:tcPr>
            <w:tcW w:w="4106" w:type="dxa"/>
          </w:tcPr>
          <w:p w14:paraId="222B3F12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  <w:b/>
              </w:rPr>
              <w:t>AECOPD frequency</w:t>
            </w:r>
            <w:r w:rsidRPr="00A76822">
              <w:rPr>
                <w:rFonts w:ascii="Times New Roman" w:hAnsi="Times New Roman" w:cs="Times New Roman"/>
              </w:rPr>
              <w:br/>
              <w:t xml:space="preserve">     0</w:t>
            </w:r>
          </w:p>
          <w:p w14:paraId="701F541A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1 moderate, no severe</w:t>
            </w:r>
          </w:p>
          <w:p w14:paraId="7CEA5CFB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2 </w:t>
            </w:r>
            <w:proofErr w:type="gramStart"/>
            <w:r w:rsidRPr="00A76822">
              <w:rPr>
                <w:rFonts w:ascii="Times New Roman" w:hAnsi="Times New Roman" w:cs="Times New Roman"/>
              </w:rPr>
              <w:t>moderate</w:t>
            </w:r>
            <w:proofErr w:type="gramEnd"/>
            <w:r w:rsidRPr="00A76822">
              <w:rPr>
                <w:rFonts w:ascii="Times New Roman" w:hAnsi="Times New Roman" w:cs="Times New Roman"/>
              </w:rPr>
              <w:t>, no severe</w:t>
            </w:r>
            <w:r w:rsidRPr="00A76822">
              <w:rPr>
                <w:rFonts w:ascii="Times New Roman" w:hAnsi="Times New Roman" w:cs="Times New Roman"/>
              </w:rPr>
              <w:br/>
              <w:t xml:space="preserve">     ≥3 moderate, no severe</w:t>
            </w:r>
            <w:r w:rsidRPr="00A76822">
              <w:rPr>
                <w:rFonts w:ascii="Times New Roman" w:hAnsi="Times New Roman" w:cs="Times New Roman"/>
              </w:rPr>
              <w:br/>
              <w:t xml:space="preserve">     1 severe, any moderate</w:t>
            </w:r>
            <w:r w:rsidRPr="00A76822">
              <w:rPr>
                <w:rFonts w:ascii="Times New Roman" w:hAnsi="Times New Roman" w:cs="Times New Roman"/>
              </w:rPr>
              <w:br/>
              <w:t xml:space="preserve">     ≥2 severe, any moderate</w:t>
            </w:r>
          </w:p>
        </w:tc>
        <w:tc>
          <w:tcPr>
            <w:tcW w:w="2552" w:type="dxa"/>
          </w:tcPr>
          <w:p w14:paraId="45FE0CFC" w14:textId="77777777" w:rsidR="002A07D7" w:rsidRPr="00EB19B0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21,583 (42.9)</w:t>
            </w:r>
            <w:r>
              <w:rPr>
                <w:rFonts w:ascii="Times New Roman" w:hAnsi="Times New Roman" w:cs="Times New Roman"/>
              </w:rPr>
              <w:br/>
              <w:t>12,232 (24.3)</w:t>
            </w:r>
            <w:r>
              <w:rPr>
                <w:rFonts w:ascii="Times New Roman" w:hAnsi="Times New Roman" w:cs="Times New Roman"/>
              </w:rPr>
              <w:br/>
              <w:t>6,482 (12.9)</w:t>
            </w:r>
            <w:r>
              <w:rPr>
                <w:rFonts w:ascii="Times New Roman" w:hAnsi="Times New Roman" w:cs="Times New Roman"/>
              </w:rPr>
              <w:br/>
              <w:t>7,509 (14.9)</w:t>
            </w:r>
            <w:r>
              <w:rPr>
                <w:rFonts w:ascii="Times New Roman" w:hAnsi="Times New Roman" w:cs="Times New Roman"/>
              </w:rPr>
              <w:br/>
              <w:t>2,011 (4.0)</w:t>
            </w:r>
            <w:r>
              <w:rPr>
                <w:rFonts w:ascii="Times New Roman" w:hAnsi="Times New Roman" w:cs="Times New Roman"/>
              </w:rPr>
              <w:br/>
              <w:t>491 (1.0)</w:t>
            </w:r>
          </w:p>
        </w:tc>
        <w:tc>
          <w:tcPr>
            <w:tcW w:w="2835" w:type="dxa"/>
          </w:tcPr>
          <w:p w14:paraId="6519D2B8" w14:textId="565F6459" w:rsidR="002A07D7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14,730 (40.4)</w:t>
            </w:r>
            <w:r>
              <w:rPr>
                <w:rFonts w:ascii="Times New Roman" w:hAnsi="Times New Roman" w:cs="Times New Roman"/>
              </w:rPr>
              <w:br/>
              <w:t>9,088 (24.9)</w:t>
            </w:r>
            <w:r>
              <w:rPr>
                <w:rFonts w:ascii="Times New Roman" w:hAnsi="Times New Roman" w:cs="Times New Roman"/>
              </w:rPr>
              <w:br/>
              <w:t>4,991 (13.7)</w:t>
            </w:r>
            <w:r>
              <w:rPr>
                <w:rFonts w:ascii="Times New Roman" w:hAnsi="Times New Roman" w:cs="Times New Roman"/>
              </w:rPr>
              <w:br/>
              <w:t>5,957 (16.3)</w:t>
            </w:r>
            <w:r>
              <w:rPr>
                <w:rFonts w:ascii="Times New Roman" w:hAnsi="Times New Roman" w:cs="Times New Roman"/>
              </w:rPr>
              <w:br/>
              <w:t>1,400 (3.8)</w:t>
            </w:r>
            <w:r>
              <w:rPr>
                <w:rFonts w:ascii="Times New Roman" w:hAnsi="Times New Roman" w:cs="Times New Roman"/>
              </w:rPr>
              <w:br/>
              <w:t>309 (0.9)</w:t>
            </w:r>
          </w:p>
        </w:tc>
      </w:tr>
      <w:tr w:rsidR="002A07D7" w:rsidRPr="00EB19B0" w14:paraId="61D57F83" w14:textId="7017694F" w:rsidTr="002A07D7">
        <w:tc>
          <w:tcPr>
            <w:tcW w:w="4106" w:type="dxa"/>
          </w:tcPr>
          <w:p w14:paraId="744BBD39" w14:textId="5891DD65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  <w:b/>
              </w:rPr>
              <w:t>COPD medication</w:t>
            </w:r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br/>
              <w:t xml:space="preserve">    Non-ICS combinations  </w:t>
            </w:r>
            <w:r>
              <w:rPr>
                <w:rFonts w:ascii="Times New Roman" w:hAnsi="Times New Roman" w:cs="Times New Roman"/>
              </w:rPr>
              <w:br/>
              <w:t xml:space="preserve">     ICS combinations  </w:t>
            </w:r>
          </w:p>
        </w:tc>
        <w:tc>
          <w:tcPr>
            <w:tcW w:w="2552" w:type="dxa"/>
          </w:tcPr>
          <w:p w14:paraId="18A73629" w14:textId="39CABF6C" w:rsidR="002A07D7" w:rsidRPr="00EB19B0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24,326 (48.4)</w:t>
            </w:r>
            <w:r>
              <w:rPr>
                <w:rFonts w:ascii="Times New Roman" w:hAnsi="Times New Roman" w:cs="Times New Roman"/>
              </w:rPr>
              <w:br/>
              <w:t>25,982 (51.7)</w:t>
            </w:r>
          </w:p>
        </w:tc>
        <w:tc>
          <w:tcPr>
            <w:tcW w:w="2835" w:type="dxa"/>
          </w:tcPr>
          <w:p w14:paraId="19E8D555" w14:textId="24999F26" w:rsidR="002A07D7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16.552 (45.4)</w:t>
            </w:r>
            <w:r>
              <w:rPr>
                <w:rFonts w:ascii="Times New Roman" w:hAnsi="Times New Roman" w:cs="Times New Roman"/>
              </w:rPr>
              <w:br/>
              <w:t>19,923 (54.6)</w:t>
            </w:r>
          </w:p>
        </w:tc>
      </w:tr>
    </w:tbl>
    <w:p w14:paraId="56899C68" w14:textId="77777777" w:rsidR="002051CF" w:rsidRPr="005B584F" w:rsidRDefault="002051CF" w:rsidP="002051CF"/>
    <w:p w14:paraId="7842171F" w14:textId="77777777" w:rsidR="00852B01" w:rsidRDefault="00852B01">
      <w:pPr>
        <w:sectPr w:rsidR="00852B01" w:rsidSect="009B50DE">
          <w:footerReference w:type="default" r:id="rId9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05A59CCD" w14:textId="5AA155D1" w:rsidR="00B05D9B" w:rsidRPr="00955A42" w:rsidRDefault="00B05D9B" w:rsidP="00B05D9B">
      <w:pPr>
        <w:pStyle w:val="Heading1"/>
        <w:rPr>
          <w:rFonts w:ascii="Times New Roman" w:hAnsi="Times New Roman" w:cs="Times New Roman"/>
          <w:color w:val="auto"/>
          <w:sz w:val="22"/>
          <w:szCs w:val="22"/>
        </w:rPr>
      </w:pPr>
      <w:bookmarkStart w:id="8" w:name="_Toc54365216"/>
      <w:r w:rsidRPr="00955A42">
        <w:rPr>
          <w:rFonts w:ascii="Times New Roman" w:hAnsi="Times New Roman" w:cs="Times New Roman"/>
          <w:b/>
          <w:color w:val="auto"/>
          <w:sz w:val="22"/>
          <w:szCs w:val="22"/>
        </w:rPr>
        <w:lastRenderedPageBreak/>
        <w:t>T</w:t>
      </w:r>
      <w:r w:rsidR="00A76822" w:rsidRPr="00955A42">
        <w:rPr>
          <w:rFonts w:ascii="Times New Roman" w:hAnsi="Times New Roman" w:cs="Times New Roman"/>
          <w:b/>
          <w:color w:val="auto"/>
          <w:sz w:val="22"/>
          <w:szCs w:val="22"/>
        </w:rPr>
        <w:t>able E</w:t>
      </w:r>
      <w:r w:rsidR="00E72FA3">
        <w:rPr>
          <w:rFonts w:ascii="Times New Roman" w:hAnsi="Times New Roman" w:cs="Times New Roman"/>
          <w:b/>
          <w:color w:val="auto"/>
          <w:sz w:val="22"/>
          <w:szCs w:val="22"/>
        </w:rPr>
        <w:t>5</w:t>
      </w:r>
      <w:r w:rsidRPr="00955A42">
        <w:rPr>
          <w:rFonts w:ascii="Times New Roman" w:hAnsi="Times New Roman" w:cs="Times New Roman"/>
          <w:color w:val="auto"/>
          <w:sz w:val="22"/>
          <w:szCs w:val="22"/>
        </w:rPr>
        <w:t>: Baseline c</w:t>
      </w:r>
      <w:r w:rsidR="008A2724" w:rsidRPr="00955A42">
        <w:rPr>
          <w:rFonts w:ascii="Times New Roman" w:hAnsi="Times New Roman" w:cs="Times New Roman"/>
          <w:color w:val="auto"/>
          <w:sz w:val="22"/>
          <w:szCs w:val="22"/>
        </w:rPr>
        <w:t xml:space="preserve">haracteristics associated with accelerated </w:t>
      </w:r>
      <w:r w:rsidRPr="00955A42">
        <w:rPr>
          <w:rFonts w:ascii="Times New Roman" w:hAnsi="Times New Roman" w:cs="Times New Roman"/>
          <w:color w:val="auto"/>
          <w:sz w:val="22"/>
          <w:szCs w:val="22"/>
        </w:rPr>
        <w:t>decline in sensitivity cohort</w:t>
      </w:r>
      <w:r w:rsidR="002A07D7" w:rsidRPr="00955A42">
        <w:rPr>
          <w:rFonts w:ascii="Times New Roman" w:hAnsi="Times New Roman" w:cs="Times New Roman"/>
          <w:color w:val="auto"/>
          <w:sz w:val="22"/>
          <w:szCs w:val="22"/>
        </w:rPr>
        <w:t>s</w:t>
      </w:r>
      <w:r w:rsidRPr="00955A42">
        <w:rPr>
          <w:rFonts w:ascii="Times New Roman" w:hAnsi="Times New Roman" w:cs="Times New Roman"/>
          <w:color w:val="auto"/>
          <w:sz w:val="22"/>
          <w:szCs w:val="22"/>
        </w:rPr>
        <w:t xml:space="preserve"> </w:t>
      </w:r>
      <w:r w:rsidR="00FA172B" w:rsidRPr="00955A42">
        <w:rPr>
          <w:rFonts w:ascii="Times New Roman" w:hAnsi="Times New Roman" w:cs="Times New Roman"/>
          <w:color w:val="auto"/>
          <w:sz w:val="22"/>
          <w:szCs w:val="22"/>
        </w:rPr>
        <w:t xml:space="preserve">defined </w:t>
      </w:r>
      <w:r w:rsidRPr="00955A42">
        <w:rPr>
          <w:rFonts w:ascii="Times New Roman" w:hAnsi="Times New Roman" w:cs="Times New Roman"/>
          <w:color w:val="auto"/>
          <w:sz w:val="22"/>
          <w:szCs w:val="22"/>
        </w:rPr>
        <w:t xml:space="preserve">using the fastest quartile </w:t>
      </w:r>
      <w:r w:rsidR="00FA172B" w:rsidRPr="00955A42">
        <w:rPr>
          <w:rFonts w:ascii="Times New Roman" w:hAnsi="Times New Roman" w:cs="Times New Roman"/>
          <w:color w:val="auto"/>
          <w:sz w:val="22"/>
          <w:szCs w:val="22"/>
        </w:rPr>
        <w:t>of</w:t>
      </w:r>
      <w:r w:rsidRPr="00955A42">
        <w:rPr>
          <w:rFonts w:ascii="Times New Roman" w:hAnsi="Times New Roman" w:cs="Times New Roman"/>
          <w:color w:val="auto"/>
          <w:sz w:val="22"/>
          <w:szCs w:val="22"/>
        </w:rPr>
        <w:t xml:space="preserve"> decline. Numbers are </w:t>
      </w:r>
      <w:r w:rsidR="00A76822" w:rsidRPr="00955A42">
        <w:rPr>
          <w:rFonts w:ascii="Times New Roman" w:hAnsi="Times New Roman" w:cs="Times New Roman"/>
          <w:color w:val="auto"/>
          <w:sz w:val="22"/>
          <w:szCs w:val="22"/>
        </w:rPr>
        <w:t xml:space="preserve">adjusted </w:t>
      </w:r>
      <w:r w:rsidR="00FA172B" w:rsidRPr="00955A42">
        <w:rPr>
          <w:rFonts w:ascii="Times New Roman" w:hAnsi="Times New Roman" w:cs="Times New Roman"/>
          <w:color w:val="auto"/>
          <w:sz w:val="22"/>
          <w:szCs w:val="22"/>
        </w:rPr>
        <w:t>OR</w:t>
      </w:r>
      <w:r w:rsidRPr="00955A42">
        <w:rPr>
          <w:rFonts w:ascii="Times New Roman" w:hAnsi="Times New Roman" w:cs="Times New Roman"/>
          <w:color w:val="auto"/>
          <w:sz w:val="22"/>
          <w:szCs w:val="22"/>
        </w:rPr>
        <w:t xml:space="preserve"> (95% CI).</w:t>
      </w:r>
      <w:bookmarkEnd w:id="8"/>
      <w:r w:rsidRPr="00955A42">
        <w:rPr>
          <w:rFonts w:ascii="Times New Roman" w:hAnsi="Times New Roman" w:cs="Times New Roman"/>
          <w:color w:val="auto"/>
          <w:sz w:val="22"/>
          <w:szCs w:val="22"/>
        </w:rPr>
        <w:t xml:space="preserve"> </w:t>
      </w:r>
    </w:p>
    <w:tbl>
      <w:tblPr>
        <w:tblStyle w:val="TableGrid"/>
        <w:tblpPr w:leftFromText="180" w:rightFromText="180" w:vertAnchor="page" w:horzAnchor="margin" w:tblpY="2506"/>
        <w:tblW w:w="9493" w:type="dxa"/>
        <w:tblLayout w:type="fixed"/>
        <w:tblLook w:val="04A0" w:firstRow="1" w:lastRow="0" w:firstColumn="1" w:lastColumn="0" w:noHBand="0" w:noVBand="1"/>
      </w:tblPr>
      <w:tblGrid>
        <w:gridCol w:w="2830"/>
        <w:gridCol w:w="2126"/>
        <w:gridCol w:w="993"/>
        <w:gridCol w:w="2268"/>
        <w:gridCol w:w="1276"/>
      </w:tblGrid>
      <w:tr w:rsidR="002A07D7" w:rsidRPr="00A76822" w14:paraId="64E776EE" w14:textId="4652187C" w:rsidTr="002A07D7">
        <w:tc>
          <w:tcPr>
            <w:tcW w:w="2830" w:type="dxa"/>
          </w:tcPr>
          <w:p w14:paraId="6BA6F4A9" w14:textId="77777777" w:rsidR="002A07D7" w:rsidRPr="00AE78B5" w:rsidRDefault="002A07D7" w:rsidP="002A07D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</w:tcPr>
          <w:p w14:paraId="32BD56EB" w14:textId="235BFC51" w:rsidR="002A07D7" w:rsidRPr="002A07D7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2A07D7">
              <w:rPr>
                <w:rFonts w:ascii="Times New Roman" w:hAnsi="Times New Roman" w:cs="Times New Roman"/>
                <w:b/>
              </w:rPr>
              <w:t>FEV</w:t>
            </w:r>
            <w:r w:rsidRPr="002A07D7">
              <w:rPr>
                <w:rFonts w:ascii="Times New Roman" w:hAnsi="Times New Roman" w:cs="Times New Roman"/>
                <w:b/>
                <w:vertAlign w:val="subscript"/>
              </w:rPr>
              <w:t>1</w:t>
            </w:r>
            <w:r w:rsidRPr="002A07D7">
              <w:rPr>
                <w:rFonts w:ascii="Times New Roman" w:hAnsi="Times New Roman" w:cs="Times New Roman"/>
                <w:b/>
              </w:rPr>
              <w:t xml:space="preserve"> OR (95% CI)</w:t>
            </w:r>
          </w:p>
        </w:tc>
        <w:tc>
          <w:tcPr>
            <w:tcW w:w="993" w:type="dxa"/>
          </w:tcPr>
          <w:p w14:paraId="24BC3FC7" w14:textId="77777777" w:rsidR="002A07D7" w:rsidRPr="002A07D7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2A07D7">
              <w:rPr>
                <w:rFonts w:ascii="Times New Roman" w:hAnsi="Times New Roman" w:cs="Times New Roman"/>
                <w:b/>
              </w:rPr>
              <w:t>P value</w:t>
            </w:r>
          </w:p>
        </w:tc>
        <w:tc>
          <w:tcPr>
            <w:tcW w:w="2268" w:type="dxa"/>
          </w:tcPr>
          <w:p w14:paraId="43B8AFE4" w14:textId="1AEB7377" w:rsidR="002A07D7" w:rsidRPr="002A07D7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2A07D7">
              <w:rPr>
                <w:rFonts w:ascii="Times New Roman" w:hAnsi="Times New Roman" w:cs="Times New Roman"/>
                <w:b/>
              </w:rPr>
              <w:t>FVC OR (95% CI)</w:t>
            </w:r>
          </w:p>
        </w:tc>
        <w:tc>
          <w:tcPr>
            <w:tcW w:w="1276" w:type="dxa"/>
          </w:tcPr>
          <w:p w14:paraId="1F408384" w14:textId="2D69BF0B" w:rsidR="002A07D7" w:rsidRPr="002A07D7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2A07D7">
              <w:rPr>
                <w:rFonts w:ascii="Times New Roman" w:hAnsi="Times New Roman" w:cs="Times New Roman"/>
                <w:b/>
              </w:rPr>
              <w:t>P value</w:t>
            </w:r>
          </w:p>
        </w:tc>
      </w:tr>
      <w:tr w:rsidR="002A07D7" w:rsidRPr="00A76822" w14:paraId="543730C0" w14:textId="5C6DA95D" w:rsidTr="002A07D7">
        <w:tc>
          <w:tcPr>
            <w:tcW w:w="2830" w:type="dxa"/>
          </w:tcPr>
          <w:p w14:paraId="1ECA66CC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>Age</w:t>
            </w:r>
          </w:p>
        </w:tc>
        <w:tc>
          <w:tcPr>
            <w:tcW w:w="2126" w:type="dxa"/>
          </w:tcPr>
          <w:p w14:paraId="74471B44" w14:textId="5FFC6708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1.01 (1.00 – 1.01)</w:t>
            </w:r>
          </w:p>
        </w:tc>
        <w:tc>
          <w:tcPr>
            <w:tcW w:w="993" w:type="dxa"/>
          </w:tcPr>
          <w:p w14:paraId="66EE04B3" w14:textId="71098441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2268" w:type="dxa"/>
          </w:tcPr>
          <w:p w14:paraId="2F1C9C8C" w14:textId="4CD2D2E0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3 (1.02 – 1.03)</w:t>
            </w:r>
          </w:p>
        </w:tc>
        <w:tc>
          <w:tcPr>
            <w:tcW w:w="1276" w:type="dxa"/>
          </w:tcPr>
          <w:p w14:paraId="77AE8365" w14:textId="4EF0B8F6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0.001</w:t>
            </w:r>
          </w:p>
        </w:tc>
      </w:tr>
      <w:tr w:rsidR="002A07D7" w:rsidRPr="00A76822" w14:paraId="186EBEAC" w14:textId="10E73002" w:rsidTr="002A07D7">
        <w:tc>
          <w:tcPr>
            <w:tcW w:w="2830" w:type="dxa"/>
          </w:tcPr>
          <w:p w14:paraId="64561AE7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proofErr w:type="gramStart"/>
            <w:r w:rsidRPr="00A76822">
              <w:rPr>
                <w:rFonts w:ascii="Times New Roman" w:hAnsi="Times New Roman" w:cs="Times New Roman"/>
                <w:b/>
              </w:rPr>
              <w:t>Gender</w:t>
            </w:r>
            <w:r w:rsidRPr="00A76822">
              <w:rPr>
                <w:rFonts w:ascii="Times New Roman" w:hAnsi="Times New Roman" w:cs="Times New Roman"/>
              </w:rPr>
              <w:t xml:space="preserve">  (</w:t>
            </w:r>
            <w:proofErr w:type="gramEnd"/>
            <w:r w:rsidRPr="00A76822">
              <w:rPr>
                <w:rFonts w:ascii="Times New Roman" w:hAnsi="Times New Roman" w:cs="Times New Roman"/>
              </w:rPr>
              <w:t>Males)</w:t>
            </w:r>
          </w:p>
        </w:tc>
        <w:tc>
          <w:tcPr>
            <w:tcW w:w="2126" w:type="dxa"/>
          </w:tcPr>
          <w:p w14:paraId="6781D02A" w14:textId="38CFD325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1.07 (0.96 – 1.19)</w:t>
            </w:r>
          </w:p>
        </w:tc>
        <w:tc>
          <w:tcPr>
            <w:tcW w:w="993" w:type="dxa"/>
          </w:tcPr>
          <w:p w14:paraId="7A1BD2B1" w14:textId="17E40A69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216</w:t>
            </w:r>
          </w:p>
        </w:tc>
        <w:tc>
          <w:tcPr>
            <w:tcW w:w="2268" w:type="dxa"/>
          </w:tcPr>
          <w:p w14:paraId="294FA4A2" w14:textId="03F48A31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5 (0.51 – 0.60)</w:t>
            </w:r>
          </w:p>
        </w:tc>
        <w:tc>
          <w:tcPr>
            <w:tcW w:w="1276" w:type="dxa"/>
          </w:tcPr>
          <w:p w14:paraId="6F6B9E36" w14:textId="57661E9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0.001</w:t>
            </w:r>
          </w:p>
        </w:tc>
      </w:tr>
      <w:tr w:rsidR="002A07D7" w:rsidRPr="00A76822" w14:paraId="122ED311" w14:textId="2465A2AA" w:rsidTr="002A07D7">
        <w:tc>
          <w:tcPr>
            <w:tcW w:w="2830" w:type="dxa"/>
          </w:tcPr>
          <w:p w14:paraId="6B959563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>Current smoking</w:t>
            </w:r>
          </w:p>
        </w:tc>
        <w:tc>
          <w:tcPr>
            <w:tcW w:w="2126" w:type="dxa"/>
          </w:tcPr>
          <w:p w14:paraId="6B148565" w14:textId="29BE4542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1.27 (1.17 – 1.37)</w:t>
            </w:r>
          </w:p>
        </w:tc>
        <w:tc>
          <w:tcPr>
            <w:tcW w:w="993" w:type="dxa"/>
          </w:tcPr>
          <w:p w14:paraId="0D4E5C12" w14:textId="0373AB01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2268" w:type="dxa"/>
          </w:tcPr>
          <w:p w14:paraId="605701CC" w14:textId="03B067D1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5 (0.99 – 1.11)</w:t>
            </w:r>
          </w:p>
        </w:tc>
        <w:tc>
          <w:tcPr>
            <w:tcW w:w="1276" w:type="dxa"/>
          </w:tcPr>
          <w:p w14:paraId="04ECCDF9" w14:textId="218B720D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39</w:t>
            </w:r>
          </w:p>
        </w:tc>
      </w:tr>
      <w:tr w:rsidR="002A07D7" w:rsidRPr="00A76822" w14:paraId="75BA8637" w14:textId="1E168E51" w:rsidTr="002A07D7">
        <w:tc>
          <w:tcPr>
            <w:tcW w:w="2830" w:type="dxa"/>
          </w:tcPr>
          <w:p w14:paraId="2963F351" w14:textId="221224FB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 xml:space="preserve">IMD </w:t>
            </w:r>
          </w:p>
          <w:p w14:paraId="7A7A307B" w14:textId="2D21645C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1</w:t>
            </w:r>
            <w:r>
              <w:rPr>
                <w:rFonts w:ascii="Times New Roman" w:hAnsi="Times New Roman" w:cs="Times New Roman"/>
              </w:rPr>
              <w:t xml:space="preserve"> (most deprived) </w:t>
            </w:r>
          </w:p>
          <w:p w14:paraId="3CA2D884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2</w:t>
            </w:r>
          </w:p>
          <w:p w14:paraId="4E592747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3</w:t>
            </w:r>
          </w:p>
          <w:p w14:paraId="4D44BB24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4</w:t>
            </w:r>
          </w:p>
          <w:p w14:paraId="60CC2094" w14:textId="7513F995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5</w:t>
            </w:r>
            <w:r>
              <w:rPr>
                <w:rFonts w:ascii="Times New Roman" w:hAnsi="Times New Roman" w:cs="Times New Roman"/>
              </w:rPr>
              <w:t xml:space="preserve"> (least deprived) </w:t>
            </w:r>
          </w:p>
        </w:tc>
        <w:tc>
          <w:tcPr>
            <w:tcW w:w="2126" w:type="dxa"/>
          </w:tcPr>
          <w:p w14:paraId="3BE0381F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</w:p>
          <w:p w14:paraId="4FAAF519" w14:textId="1C7B2D05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Ref</w:t>
            </w:r>
            <w:r w:rsidRPr="00A76822">
              <w:rPr>
                <w:rFonts w:ascii="Times New Roman" w:hAnsi="Times New Roman" w:cs="Times New Roman"/>
              </w:rPr>
              <w:br/>
              <w:t>1.05 (0.93 – 1.19)</w:t>
            </w:r>
            <w:r w:rsidRPr="00A76822">
              <w:rPr>
                <w:rFonts w:ascii="Times New Roman" w:hAnsi="Times New Roman" w:cs="Times New Roman"/>
              </w:rPr>
              <w:br/>
              <w:t>1.06 (0.94 – 1.20)</w:t>
            </w:r>
            <w:r w:rsidRPr="00A76822">
              <w:rPr>
                <w:rFonts w:ascii="Times New Roman" w:hAnsi="Times New Roman" w:cs="Times New Roman"/>
              </w:rPr>
              <w:br/>
              <w:t>1.13 (1.00 – 1.27)</w:t>
            </w:r>
            <w:r w:rsidRPr="00A76822">
              <w:rPr>
                <w:rFonts w:ascii="Times New Roman" w:hAnsi="Times New Roman" w:cs="Times New Roman"/>
              </w:rPr>
              <w:br/>
              <w:t>1.26 (1.12 – 1.42)</w:t>
            </w:r>
          </w:p>
        </w:tc>
        <w:tc>
          <w:tcPr>
            <w:tcW w:w="993" w:type="dxa"/>
          </w:tcPr>
          <w:p w14:paraId="6C8998DF" w14:textId="4F4F5BA8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br/>
              <w:t>Ref</w:t>
            </w:r>
            <w:r w:rsidRPr="00A76822">
              <w:rPr>
                <w:rFonts w:ascii="Times New Roman" w:hAnsi="Times New Roman" w:cs="Times New Roman"/>
              </w:rPr>
              <w:br/>
              <w:t>0.392</w:t>
            </w:r>
            <w:r w:rsidRPr="00A76822">
              <w:rPr>
                <w:rFonts w:ascii="Times New Roman" w:hAnsi="Times New Roman" w:cs="Times New Roman"/>
              </w:rPr>
              <w:br/>
              <w:t>0.339</w:t>
            </w:r>
            <w:r w:rsidRPr="00A76822">
              <w:rPr>
                <w:rFonts w:ascii="Times New Roman" w:hAnsi="Times New Roman" w:cs="Times New Roman"/>
              </w:rPr>
              <w:br/>
              <w:t>0.048</w:t>
            </w:r>
            <w:r w:rsidRPr="00A76822">
              <w:rPr>
                <w:rFonts w:ascii="Times New Roman" w:hAnsi="Times New Roman" w:cs="Times New Roman"/>
              </w:rPr>
              <w:br/>
              <w:t>&lt;0.001</w:t>
            </w:r>
          </w:p>
        </w:tc>
        <w:tc>
          <w:tcPr>
            <w:tcW w:w="2268" w:type="dxa"/>
          </w:tcPr>
          <w:p w14:paraId="0CD47158" w14:textId="7DA32E3E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Ref</w:t>
            </w:r>
            <w:r>
              <w:rPr>
                <w:rFonts w:ascii="Times New Roman" w:hAnsi="Times New Roman" w:cs="Times New Roman"/>
              </w:rPr>
              <w:br/>
              <w:t>1.05 (0.95 – 1.15)</w:t>
            </w:r>
            <w:r>
              <w:rPr>
                <w:rFonts w:ascii="Times New Roman" w:hAnsi="Times New Roman" w:cs="Times New Roman"/>
              </w:rPr>
              <w:br/>
              <w:t>0.97 (0.88 – 1.06)</w:t>
            </w:r>
            <w:r>
              <w:rPr>
                <w:rFonts w:ascii="Times New Roman" w:hAnsi="Times New Roman" w:cs="Times New Roman"/>
              </w:rPr>
              <w:br/>
              <w:t>1.00 (0.91 – 1.10)</w:t>
            </w:r>
            <w:r>
              <w:rPr>
                <w:rFonts w:ascii="Times New Roman" w:hAnsi="Times New Roman" w:cs="Times New Roman"/>
              </w:rPr>
              <w:br/>
              <w:t>1.14 (1.04 – 1.26)</w:t>
            </w:r>
          </w:p>
        </w:tc>
        <w:tc>
          <w:tcPr>
            <w:tcW w:w="1276" w:type="dxa"/>
          </w:tcPr>
          <w:p w14:paraId="4D0CFDEE" w14:textId="7831F256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Ref</w:t>
            </w:r>
            <w:r>
              <w:rPr>
                <w:rFonts w:ascii="Times New Roman" w:hAnsi="Times New Roman" w:cs="Times New Roman"/>
              </w:rPr>
              <w:br/>
              <w:t>0.411</w:t>
            </w:r>
            <w:r>
              <w:rPr>
                <w:rFonts w:ascii="Times New Roman" w:hAnsi="Times New Roman" w:cs="Times New Roman"/>
              </w:rPr>
              <w:br/>
              <w:t>0.473</w:t>
            </w:r>
            <w:r>
              <w:rPr>
                <w:rFonts w:ascii="Times New Roman" w:hAnsi="Times New Roman" w:cs="Times New Roman"/>
              </w:rPr>
              <w:br/>
              <w:t>0.973</w:t>
            </w:r>
            <w:r>
              <w:rPr>
                <w:rFonts w:ascii="Times New Roman" w:hAnsi="Times New Roman" w:cs="Times New Roman"/>
              </w:rPr>
              <w:br/>
              <w:t>0.005</w:t>
            </w:r>
          </w:p>
        </w:tc>
      </w:tr>
      <w:tr w:rsidR="002A07D7" w:rsidRPr="00A76822" w14:paraId="657F0435" w14:textId="5AE3B2D5" w:rsidTr="002A07D7">
        <w:tc>
          <w:tcPr>
            <w:tcW w:w="2830" w:type="dxa"/>
          </w:tcPr>
          <w:p w14:paraId="0FBBD8B4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 xml:space="preserve">Breathlessness </w:t>
            </w:r>
          </w:p>
        </w:tc>
        <w:tc>
          <w:tcPr>
            <w:tcW w:w="2126" w:type="dxa"/>
          </w:tcPr>
          <w:p w14:paraId="68DF85B0" w14:textId="4E2F0166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1.13 (1.01 – 1.26)</w:t>
            </w:r>
          </w:p>
        </w:tc>
        <w:tc>
          <w:tcPr>
            <w:tcW w:w="993" w:type="dxa"/>
          </w:tcPr>
          <w:p w14:paraId="62189E55" w14:textId="7C557DCB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028</w:t>
            </w:r>
          </w:p>
        </w:tc>
        <w:tc>
          <w:tcPr>
            <w:tcW w:w="2268" w:type="dxa"/>
          </w:tcPr>
          <w:p w14:paraId="0B11F4B4" w14:textId="2F2ACA26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5 (0.99 – 1.12)</w:t>
            </w:r>
          </w:p>
        </w:tc>
        <w:tc>
          <w:tcPr>
            <w:tcW w:w="1276" w:type="dxa"/>
          </w:tcPr>
          <w:p w14:paraId="4AE56253" w14:textId="1799E5DB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94</w:t>
            </w:r>
          </w:p>
        </w:tc>
      </w:tr>
      <w:tr w:rsidR="002A07D7" w:rsidRPr="00A76822" w14:paraId="424245A9" w14:textId="64CD48C1" w:rsidTr="002A07D7">
        <w:tc>
          <w:tcPr>
            <w:tcW w:w="2830" w:type="dxa"/>
          </w:tcPr>
          <w:p w14:paraId="54D16395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 xml:space="preserve">Cough </w:t>
            </w:r>
          </w:p>
        </w:tc>
        <w:tc>
          <w:tcPr>
            <w:tcW w:w="2126" w:type="dxa"/>
          </w:tcPr>
          <w:p w14:paraId="5E82C9D1" w14:textId="12AF00FA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95 (0.87 – 1.04)</w:t>
            </w:r>
          </w:p>
        </w:tc>
        <w:tc>
          <w:tcPr>
            <w:tcW w:w="993" w:type="dxa"/>
          </w:tcPr>
          <w:p w14:paraId="5A852DFE" w14:textId="5EC540EC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295</w:t>
            </w:r>
          </w:p>
        </w:tc>
        <w:tc>
          <w:tcPr>
            <w:tcW w:w="2268" w:type="dxa"/>
          </w:tcPr>
          <w:p w14:paraId="7A4D51B3" w14:textId="0613B211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1 (0.86 – 0.97)</w:t>
            </w:r>
          </w:p>
        </w:tc>
        <w:tc>
          <w:tcPr>
            <w:tcW w:w="1276" w:type="dxa"/>
          </w:tcPr>
          <w:p w14:paraId="03443F2F" w14:textId="3CA2EFCC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2</w:t>
            </w:r>
          </w:p>
        </w:tc>
      </w:tr>
      <w:tr w:rsidR="002A07D7" w:rsidRPr="00A76822" w14:paraId="4DA5C268" w14:textId="1C63C81A" w:rsidTr="002A07D7">
        <w:tc>
          <w:tcPr>
            <w:tcW w:w="2830" w:type="dxa"/>
          </w:tcPr>
          <w:p w14:paraId="03773CD0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>Sputum</w:t>
            </w:r>
          </w:p>
        </w:tc>
        <w:tc>
          <w:tcPr>
            <w:tcW w:w="2126" w:type="dxa"/>
          </w:tcPr>
          <w:p w14:paraId="6CEA5EEB" w14:textId="348E7C55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1.08 (0.92 – 1.26)</w:t>
            </w:r>
          </w:p>
        </w:tc>
        <w:tc>
          <w:tcPr>
            <w:tcW w:w="993" w:type="dxa"/>
          </w:tcPr>
          <w:p w14:paraId="764845AC" w14:textId="59449AD9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361</w:t>
            </w:r>
          </w:p>
        </w:tc>
        <w:tc>
          <w:tcPr>
            <w:tcW w:w="2268" w:type="dxa"/>
          </w:tcPr>
          <w:p w14:paraId="55049F9A" w14:textId="51D632BC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1 (1.02 – 1.21)</w:t>
            </w:r>
          </w:p>
        </w:tc>
        <w:tc>
          <w:tcPr>
            <w:tcW w:w="1276" w:type="dxa"/>
          </w:tcPr>
          <w:p w14:paraId="2D6BB2E2" w14:textId="21653708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16</w:t>
            </w:r>
          </w:p>
        </w:tc>
      </w:tr>
      <w:tr w:rsidR="002A07D7" w:rsidRPr="00A76822" w14:paraId="12ADCFE2" w14:textId="165C91AA" w:rsidTr="002A07D7">
        <w:tc>
          <w:tcPr>
            <w:tcW w:w="2830" w:type="dxa"/>
          </w:tcPr>
          <w:p w14:paraId="6B1FF169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>Asthma</w:t>
            </w:r>
          </w:p>
        </w:tc>
        <w:tc>
          <w:tcPr>
            <w:tcW w:w="2126" w:type="dxa"/>
          </w:tcPr>
          <w:p w14:paraId="35645889" w14:textId="59DCD92C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92 (0.84 – 1.00)</w:t>
            </w:r>
          </w:p>
        </w:tc>
        <w:tc>
          <w:tcPr>
            <w:tcW w:w="993" w:type="dxa"/>
          </w:tcPr>
          <w:p w14:paraId="65A554A9" w14:textId="0884482D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059</w:t>
            </w:r>
          </w:p>
        </w:tc>
        <w:tc>
          <w:tcPr>
            <w:tcW w:w="2268" w:type="dxa"/>
          </w:tcPr>
          <w:p w14:paraId="639154A1" w14:textId="42FCF47D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5 (0.98 – 1.12)</w:t>
            </w:r>
          </w:p>
        </w:tc>
        <w:tc>
          <w:tcPr>
            <w:tcW w:w="1276" w:type="dxa"/>
          </w:tcPr>
          <w:p w14:paraId="59687D34" w14:textId="7D3C3D4B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76</w:t>
            </w:r>
          </w:p>
        </w:tc>
      </w:tr>
      <w:tr w:rsidR="002A07D7" w:rsidRPr="00A76822" w14:paraId="271D1648" w14:textId="38FAEED9" w:rsidTr="002A07D7">
        <w:tc>
          <w:tcPr>
            <w:tcW w:w="2830" w:type="dxa"/>
          </w:tcPr>
          <w:p w14:paraId="310CC793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 xml:space="preserve">MI </w:t>
            </w:r>
          </w:p>
        </w:tc>
        <w:tc>
          <w:tcPr>
            <w:tcW w:w="2126" w:type="dxa"/>
          </w:tcPr>
          <w:p w14:paraId="3EE93A9A" w14:textId="50002A9A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98 (0.86 – 1.11)</w:t>
            </w:r>
          </w:p>
        </w:tc>
        <w:tc>
          <w:tcPr>
            <w:tcW w:w="993" w:type="dxa"/>
          </w:tcPr>
          <w:p w14:paraId="1479FE4A" w14:textId="316F2EA9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710</w:t>
            </w:r>
          </w:p>
        </w:tc>
        <w:tc>
          <w:tcPr>
            <w:tcW w:w="2268" w:type="dxa"/>
          </w:tcPr>
          <w:p w14:paraId="1CAF8C78" w14:textId="0B0856F1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 (0.89 – 1.11)</w:t>
            </w:r>
          </w:p>
        </w:tc>
        <w:tc>
          <w:tcPr>
            <w:tcW w:w="1276" w:type="dxa"/>
          </w:tcPr>
          <w:p w14:paraId="15ACA034" w14:textId="59FC1638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25</w:t>
            </w:r>
          </w:p>
        </w:tc>
      </w:tr>
      <w:tr w:rsidR="002A07D7" w:rsidRPr="00A76822" w14:paraId="6627AD6E" w14:textId="44933BB6" w:rsidTr="002A07D7">
        <w:tc>
          <w:tcPr>
            <w:tcW w:w="2830" w:type="dxa"/>
          </w:tcPr>
          <w:p w14:paraId="21EC80E1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>Stroke</w:t>
            </w:r>
          </w:p>
        </w:tc>
        <w:tc>
          <w:tcPr>
            <w:tcW w:w="2126" w:type="dxa"/>
          </w:tcPr>
          <w:p w14:paraId="25C623F6" w14:textId="0A879244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1.28 (1.08 – 1.51)</w:t>
            </w:r>
          </w:p>
        </w:tc>
        <w:tc>
          <w:tcPr>
            <w:tcW w:w="993" w:type="dxa"/>
          </w:tcPr>
          <w:p w14:paraId="3D5E4FC9" w14:textId="0E02E27E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004</w:t>
            </w:r>
          </w:p>
        </w:tc>
        <w:tc>
          <w:tcPr>
            <w:tcW w:w="2268" w:type="dxa"/>
          </w:tcPr>
          <w:p w14:paraId="52F8AD2C" w14:textId="36ED44CD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6 (0.91 - 1.23)</w:t>
            </w:r>
          </w:p>
        </w:tc>
        <w:tc>
          <w:tcPr>
            <w:tcW w:w="1276" w:type="dxa"/>
          </w:tcPr>
          <w:p w14:paraId="29185C22" w14:textId="477539E0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60</w:t>
            </w:r>
          </w:p>
        </w:tc>
      </w:tr>
      <w:tr w:rsidR="002A07D7" w:rsidRPr="00A76822" w14:paraId="135553FA" w14:textId="7DAC517B" w:rsidTr="002A07D7">
        <w:tc>
          <w:tcPr>
            <w:tcW w:w="2830" w:type="dxa"/>
          </w:tcPr>
          <w:p w14:paraId="1B3545E1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>HF</w:t>
            </w:r>
          </w:p>
        </w:tc>
        <w:tc>
          <w:tcPr>
            <w:tcW w:w="2126" w:type="dxa"/>
          </w:tcPr>
          <w:p w14:paraId="118ECC0F" w14:textId="614A06B0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1.10 (0.96 – 1.28)</w:t>
            </w:r>
          </w:p>
        </w:tc>
        <w:tc>
          <w:tcPr>
            <w:tcW w:w="993" w:type="dxa"/>
          </w:tcPr>
          <w:p w14:paraId="2E371CB7" w14:textId="6FEF782F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175</w:t>
            </w:r>
          </w:p>
        </w:tc>
        <w:tc>
          <w:tcPr>
            <w:tcW w:w="2268" w:type="dxa"/>
          </w:tcPr>
          <w:p w14:paraId="7D1BA048" w14:textId="773A1233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4 (1.01 -1.29)</w:t>
            </w:r>
          </w:p>
        </w:tc>
        <w:tc>
          <w:tcPr>
            <w:tcW w:w="1276" w:type="dxa"/>
          </w:tcPr>
          <w:p w14:paraId="27E0E890" w14:textId="09D927D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33</w:t>
            </w:r>
          </w:p>
        </w:tc>
      </w:tr>
      <w:tr w:rsidR="002A07D7" w:rsidRPr="00A76822" w14:paraId="00D3D3C7" w14:textId="73346324" w:rsidTr="002A07D7">
        <w:tc>
          <w:tcPr>
            <w:tcW w:w="2830" w:type="dxa"/>
          </w:tcPr>
          <w:p w14:paraId="4B8359D6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 xml:space="preserve">Lung cancer </w:t>
            </w:r>
          </w:p>
        </w:tc>
        <w:tc>
          <w:tcPr>
            <w:tcW w:w="2126" w:type="dxa"/>
          </w:tcPr>
          <w:p w14:paraId="70E0E932" w14:textId="73C7C0DC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1.19 (0.74 – 1.93)</w:t>
            </w:r>
          </w:p>
        </w:tc>
        <w:tc>
          <w:tcPr>
            <w:tcW w:w="993" w:type="dxa"/>
          </w:tcPr>
          <w:p w14:paraId="7F5F29CF" w14:textId="513EB8F3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475</w:t>
            </w:r>
          </w:p>
        </w:tc>
        <w:tc>
          <w:tcPr>
            <w:tcW w:w="2268" w:type="dxa"/>
          </w:tcPr>
          <w:p w14:paraId="027F6D9B" w14:textId="6ADA1993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 (0.68 – 1.48)</w:t>
            </w:r>
          </w:p>
        </w:tc>
        <w:tc>
          <w:tcPr>
            <w:tcW w:w="1276" w:type="dxa"/>
          </w:tcPr>
          <w:p w14:paraId="6D9C9492" w14:textId="4C141EA1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97</w:t>
            </w:r>
          </w:p>
        </w:tc>
      </w:tr>
      <w:tr w:rsidR="002A07D7" w:rsidRPr="00A76822" w14:paraId="5905FF88" w14:textId="26D54C52" w:rsidTr="002A07D7">
        <w:tc>
          <w:tcPr>
            <w:tcW w:w="2830" w:type="dxa"/>
          </w:tcPr>
          <w:p w14:paraId="59702A38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 xml:space="preserve">Bronchiectasis </w:t>
            </w:r>
          </w:p>
        </w:tc>
        <w:tc>
          <w:tcPr>
            <w:tcW w:w="2126" w:type="dxa"/>
          </w:tcPr>
          <w:p w14:paraId="6C4C28C4" w14:textId="14252208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81 (0.64 – 1.03)</w:t>
            </w:r>
          </w:p>
        </w:tc>
        <w:tc>
          <w:tcPr>
            <w:tcW w:w="993" w:type="dxa"/>
          </w:tcPr>
          <w:p w14:paraId="40C4CD55" w14:textId="6F974D1E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081</w:t>
            </w:r>
          </w:p>
        </w:tc>
        <w:tc>
          <w:tcPr>
            <w:tcW w:w="2268" w:type="dxa"/>
          </w:tcPr>
          <w:p w14:paraId="34CFF8A7" w14:textId="3AE7D4A4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2 (0.94 – 1.33)</w:t>
            </w:r>
          </w:p>
        </w:tc>
        <w:tc>
          <w:tcPr>
            <w:tcW w:w="1276" w:type="dxa"/>
          </w:tcPr>
          <w:p w14:paraId="2982E301" w14:textId="6AD55C5C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20</w:t>
            </w:r>
          </w:p>
        </w:tc>
      </w:tr>
      <w:tr w:rsidR="002A07D7" w:rsidRPr="00A76822" w14:paraId="3B45EFDA" w14:textId="566413CF" w:rsidTr="002A07D7">
        <w:tc>
          <w:tcPr>
            <w:tcW w:w="2830" w:type="dxa"/>
          </w:tcPr>
          <w:p w14:paraId="5628F373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 xml:space="preserve">GORD </w:t>
            </w:r>
          </w:p>
        </w:tc>
        <w:tc>
          <w:tcPr>
            <w:tcW w:w="2126" w:type="dxa"/>
          </w:tcPr>
          <w:p w14:paraId="39E47437" w14:textId="69C6516F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1.04 (0.90 – 1.21)</w:t>
            </w:r>
          </w:p>
        </w:tc>
        <w:tc>
          <w:tcPr>
            <w:tcW w:w="993" w:type="dxa"/>
          </w:tcPr>
          <w:p w14:paraId="0C4B2E90" w14:textId="782EF5D3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604</w:t>
            </w:r>
          </w:p>
        </w:tc>
        <w:tc>
          <w:tcPr>
            <w:tcW w:w="2268" w:type="dxa"/>
          </w:tcPr>
          <w:p w14:paraId="712EEE52" w14:textId="16452BE3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2 (0.90 – 1.15)</w:t>
            </w:r>
          </w:p>
        </w:tc>
        <w:tc>
          <w:tcPr>
            <w:tcW w:w="1276" w:type="dxa"/>
          </w:tcPr>
          <w:p w14:paraId="3079BBF2" w14:textId="76B15DAE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98</w:t>
            </w:r>
          </w:p>
        </w:tc>
      </w:tr>
      <w:tr w:rsidR="002A07D7" w:rsidRPr="00A76822" w14:paraId="38BE3431" w14:textId="634481B0" w:rsidTr="002A07D7">
        <w:tc>
          <w:tcPr>
            <w:tcW w:w="2830" w:type="dxa"/>
          </w:tcPr>
          <w:p w14:paraId="050F581D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 xml:space="preserve">Anxiety </w:t>
            </w:r>
          </w:p>
        </w:tc>
        <w:tc>
          <w:tcPr>
            <w:tcW w:w="2126" w:type="dxa"/>
          </w:tcPr>
          <w:p w14:paraId="6AF84BFA" w14:textId="1725273E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96 (0.83 – 1.11)</w:t>
            </w:r>
          </w:p>
        </w:tc>
        <w:tc>
          <w:tcPr>
            <w:tcW w:w="993" w:type="dxa"/>
          </w:tcPr>
          <w:p w14:paraId="5287A47D" w14:textId="075F2448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595</w:t>
            </w:r>
          </w:p>
        </w:tc>
        <w:tc>
          <w:tcPr>
            <w:tcW w:w="2268" w:type="dxa"/>
          </w:tcPr>
          <w:p w14:paraId="39D55B14" w14:textId="0D63E196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6 (0.95 – 1.19)</w:t>
            </w:r>
          </w:p>
        </w:tc>
        <w:tc>
          <w:tcPr>
            <w:tcW w:w="1276" w:type="dxa"/>
          </w:tcPr>
          <w:p w14:paraId="4913EA81" w14:textId="4BD1F741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99</w:t>
            </w:r>
          </w:p>
        </w:tc>
      </w:tr>
      <w:tr w:rsidR="002A07D7" w:rsidRPr="00A76822" w14:paraId="5B4AF63F" w14:textId="1022A83B" w:rsidTr="002A07D7">
        <w:tc>
          <w:tcPr>
            <w:tcW w:w="2830" w:type="dxa"/>
          </w:tcPr>
          <w:p w14:paraId="73E4FB0A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 xml:space="preserve">Depression </w:t>
            </w:r>
          </w:p>
        </w:tc>
        <w:tc>
          <w:tcPr>
            <w:tcW w:w="2126" w:type="dxa"/>
          </w:tcPr>
          <w:p w14:paraId="05EA6FB2" w14:textId="1F6672E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1.03 (0.90 – 1.18)</w:t>
            </w:r>
          </w:p>
        </w:tc>
        <w:tc>
          <w:tcPr>
            <w:tcW w:w="993" w:type="dxa"/>
          </w:tcPr>
          <w:p w14:paraId="0DCBB77D" w14:textId="3852BF9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634</w:t>
            </w:r>
          </w:p>
        </w:tc>
        <w:tc>
          <w:tcPr>
            <w:tcW w:w="2268" w:type="dxa"/>
          </w:tcPr>
          <w:p w14:paraId="64C3F593" w14:textId="5107688E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3 (1.01 – 1.27)</w:t>
            </w:r>
          </w:p>
        </w:tc>
        <w:tc>
          <w:tcPr>
            <w:tcW w:w="1276" w:type="dxa"/>
          </w:tcPr>
          <w:p w14:paraId="4CB0E29E" w14:textId="2442F7AA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28</w:t>
            </w:r>
          </w:p>
        </w:tc>
      </w:tr>
      <w:tr w:rsidR="002A07D7" w:rsidRPr="00A76822" w14:paraId="5B3D1AF5" w14:textId="41407DD6" w:rsidTr="002A07D7">
        <w:tc>
          <w:tcPr>
            <w:tcW w:w="2830" w:type="dxa"/>
          </w:tcPr>
          <w:p w14:paraId="65D5C5CC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 xml:space="preserve">BMI </w:t>
            </w:r>
          </w:p>
          <w:p w14:paraId="55120710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Normal </w:t>
            </w:r>
          </w:p>
          <w:p w14:paraId="2FA5D67E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Underweight </w:t>
            </w:r>
            <w:r w:rsidRPr="00A76822">
              <w:rPr>
                <w:rFonts w:ascii="Times New Roman" w:hAnsi="Times New Roman" w:cs="Times New Roman"/>
              </w:rPr>
              <w:br/>
              <w:t xml:space="preserve">     Overweight</w:t>
            </w:r>
          </w:p>
          <w:p w14:paraId="082265E9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Obese</w:t>
            </w:r>
          </w:p>
        </w:tc>
        <w:tc>
          <w:tcPr>
            <w:tcW w:w="2126" w:type="dxa"/>
          </w:tcPr>
          <w:p w14:paraId="22DCDE57" w14:textId="39CEE4C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br/>
              <w:t>Ref</w:t>
            </w:r>
            <w:r w:rsidRPr="00A76822">
              <w:rPr>
                <w:rFonts w:ascii="Times New Roman" w:hAnsi="Times New Roman" w:cs="Times New Roman"/>
              </w:rPr>
              <w:br/>
              <w:t>1.37 (1.13 – 1.65)</w:t>
            </w:r>
            <w:r w:rsidRPr="00A76822">
              <w:rPr>
                <w:rFonts w:ascii="Times New Roman" w:hAnsi="Times New Roman" w:cs="Times New Roman"/>
              </w:rPr>
              <w:br/>
              <w:t>0.78 (0.72 – 0.85)</w:t>
            </w:r>
            <w:r w:rsidRPr="00A76822">
              <w:rPr>
                <w:rFonts w:ascii="Times New Roman" w:hAnsi="Times New Roman" w:cs="Times New Roman"/>
              </w:rPr>
              <w:br/>
              <w:t>0.78 (0.70 – 0.84)</w:t>
            </w:r>
          </w:p>
        </w:tc>
        <w:tc>
          <w:tcPr>
            <w:tcW w:w="993" w:type="dxa"/>
          </w:tcPr>
          <w:p w14:paraId="0E4A80D5" w14:textId="0B473C64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br/>
              <w:t>Ref</w:t>
            </w:r>
            <w:r w:rsidRPr="00A76822">
              <w:rPr>
                <w:rFonts w:ascii="Times New Roman" w:hAnsi="Times New Roman" w:cs="Times New Roman"/>
              </w:rPr>
              <w:br/>
              <w:t>0.001</w:t>
            </w:r>
            <w:r w:rsidRPr="00A76822">
              <w:rPr>
                <w:rFonts w:ascii="Times New Roman" w:hAnsi="Times New Roman" w:cs="Times New Roman"/>
              </w:rPr>
              <w:br/>
              <w:t>&lt;0.001</w:t>
            </w:r>
            <w:r w:rsidRPr="00A76822">
              <w:rPr>
                <w:rFonts w:ascii="Times New Roman" w:hAnsi="Times New Roman" w:cs="Times New Roman"/>
              </w:rPr>
              <w:br/>
              <w:t>&lt;0.001</w:t>
            </w:r>
          </w:p>
        </w:tc>
        <w:tc>
          <w:tcPr>
            <w:tcW w:w="2268" w:type="dxa"/>
          </w:tcPr>
          <w:p w14:paraId="4D600702" w14:textId="3823F3B3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Ref</w:t>
            </w:r>
            <w:r>
              <w:rPr>
                <w:rFonts w:ascii="Times New Roman" w:hAnsi="Times New Roman" w:cs="Times New Roman"/>
              </w:rPr>
              <w:br/>
              <w:t>1.25 (1.08 – 1.46)</w:t>
            </w:r>
            <w:r>
              <w:rPr>
                <w:rFonts w:ascii="Times New Roman" w:hAnsi="Times New Roman" w:cs="Times New Roman"/>
              </w:rPr>
              <w:br/>
              <w:t>0.90 (0.84 – 0.96)</w:t>
            </w:r>
            <w:r>
              <w:rPr>
                <w:rFonts w:ascii="Times New Roman" w:hAnsi="Times New Roman" w:cs="Times New Roman"/>
              </w:rPr>
              <w:br/>
              <w:t>0.89 (0.83 – 0.96)</w:t>
            </w:r>
          </w:p>
        </w:tc>
        <w:tc>
          <w:tcPr>
            <w:tcW w:w="1276" w:type="dxa"/>
          </w:tcPr>
          <w:p w14:paraId="77F9A7D2" w14:textId="5648E3AE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Ref</w:t>
            </w:r>
            <w:r>
              <w:rPr>
                <w:rFonts w:ascii="Times New Roman" w:hAnsi="Times New Roman" w:cs="Times New Roman"/>
              </w:rPr>
              <w:br/>
              <w:t>0.003</w:t>
            </w:r>
            <w:r>
              <w:rPr>
                <w:rFonts w:ascii="Times New Roman" w:hAnsi="Times New Roman" w:cs="Times New Roman"/>
              </w:rPr>
              <w:br/>
              <w:t>0.002</w:t>
            </w:r>
            <w:r>
              <w:rPr>
                <w:rFonts w:ascii="Times New Roman" w:hAnsi="Times New Roman" w:cs="Times New Roman"/>
              </w:rPr>
              <w:br/>
              <w:t>0.002</w:t>
            </w:r>
          </w:p>
        </w:tc>
      </w:tr>
      <w:tr w:rsidR="002A07D7" w:rsidRPr="00A76822" w14:paraId="2E37BF8C" w14:textId="425B319E" w:rsidTr="002A07D7">
        <w:tc>
          <w:tcPr>
            <w:tcW w:w="2830" w:type="dxa"/>
          </w:tcPr>
          <w:p w14:paraId="52400FF4" w14:textId="1A5AB301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proofErr w:type="spellStart"/>
            <w:r>
              <w:rPr>
                <w:rFonts w:ascii="Times New Roman" w:hAnsi="Times New Roman" w:cs="Times New Roman"/>
                <w:b/>
              </w:rPr>
              <w:t>m</w:t>
            </w:r>
            <w:r w:rsidRPr="00A76822">
              <w:rPr>
                <w:rFonts w:ascii="Times New Roman" w:hAnsi="Times New Roman" w:cs="Times New Roman"/>
                <w:b/>
              </w:rPr>
              <w:t>MRC</w:t>
            </w:r>
            <w:proofErr w:type="spellEnd"/>
            <w:r w:rsidRPr="00A76822">
              <w:rPr>
                <w:rFonts w:ascii="Times New Roman" w:hAnsi="Times New Roman" w:cs="Times New Roman"/>
                <w:b/>
              </w:rPr>
              <w:t xml:space="preserve"> </w:t>
            </w:r>
          </w:p>
          <w:p w14:paraId="7EB0F381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0</w:t>
            </w:r>
          </w:p>
          <w:p w14:paraId="657AA355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1</w:t>
            </w:r>
          </w:p>
          <w:p w14:paraId="2CD8DD4E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2</w:t>
            </w:r>
          </w:p>
          <w:p w14:paraId="16AEC29E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3</w:t>
            </w:r>
          </w:p>
          <w:p w14:paraId="496CF39A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4</w:t>
            </w:r>
          </w:p>
        </w:tc>
        <w:tc>
          <w:tcPr>
            <w:tcW w:w="2126" w:type="dxa"/>
          </w:tcPr>
          <w:p w14:paraId="774BE4F6" w14:textId="184A5245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br/>
              <w:t>Ref</w:t>
            </w:r>
            <w:r w:rsidRPr="00A76822">
              <w:rPr>
                <w:rFonts w:ascii="Times New Roman" w:hAnsi="Times New Roman" w:cs="Times New Roman"/>
              </w:rPr>
              <w:br/>
              <w:t>1.02 (0.94 – 1.12)</w:t>
            </w:r>
            <w:r w:rsidRPr="00A76822">
              <w:rPr>
                <w:rFonts w:ascii="Times New Roman" w:hAnsi="Times New Roman" w:cs="Times New Roman"/>
              </w:rPr>
              <w:br/>
              <w:t>1.29 (1.17 – 1.44)</w:t>
            </w:r>
            <w:r w:rsidRPr="00A76822">
              <w:rPr>
                <w:rFonts w:ascii="Times New Roman" w:hAnsi="Times New Roman" w:cs="Times New Roman"/>
              </w:rPr>
              <w:br/>
              <w:t>1.36 (1.19 – 1.55)</w:t>
            </w:r>
            <w:r w:rsidRPr="00A76822">
              <w:rPr>
                <w:rFonts w:ascii="Times New Roman" w:hAnsi="Times New Roman" w:cs="Times New Roman"/>
              </w:rPr>
              <w:br/>
              <w:t>1.51 (1.15 – 1.98)</w:t>
            </w:r>
          </w:p>
        </w:tc>
        <w:tc>
          <w:tcPr>
            <w:tcW w:w="993" w:type="dxa"/>
          </w:tcPr>
          <w:p w14:paraId="359B9F37" w14:textId="01027A95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br/>
              <w:t>Ref</w:t>
            </w:r>
            <w:r w:rsidRPr="00A76822">
              <w:rPr>
                <w:rFonts w:ascii="Times New Roman" w:hAnsi="Times New Roman" w:cs="Times New Roman"/>
              </w:rPr>
              <w:br/>
              <w:t>0.595</w:t>
            </w:r>
            <w:r w:rsidRPr="00A76822">
              <w:rPr>
                <w:rFonts w:ascii="Times New Roman" w:hAnsi="Times New Roman" w:cs="Times New Roman"/>
              </w:rPr>
              <w:br/>
              <w:t>&lt;0.001</w:t>
            </w:r>
            <w:r w:rsidRPr="00A76822">
              <w:rPr>
                <w:rFonts w:ascii="Times New Roman" w:hAnsi="Times New Roman" w:cs="Times New Roman"/>
              </w:rPr>
              <w:br/>
              <w:t>&lt;0.001</w:t>
            </w:r>
            <w:r w:rsidRPr="00A76822">
              <w:rPr>
                <w:rFonts w:ascii="Times New Roman" w:hAnsi="Times New Roman" w:cs="Times New Roman"/>
              </w:rPr>
              <w:br/>
              <w:t>0.003</w:t>
            </w:r>
          </w:p>
        </w:tc>
        <w:tc>
          <w:tcPr>
            <w:tcW w:w="2268" w:type="dxa"/>
          </w:tcPr>
          <w:p w14:paraId="31663EF0" w14:textId="45537941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Ref</w:t>
            </w:r>
            <w:r>
              <w:rPr>
                <w:rFonts w:ascii="Times New Roman" w:hAnsi="Times New Roman" w:cs="Times New Roman"/>
              </w:rPr>
              <w:br/>
              <w:t>1.03 (0.96 – 1.11)</w:t>
            </w:r>
            <w:r>
              <w:rPr>
                <w:rFonts w:ascii="Times New Roman" w:hAnsi="Times New Roman" w:cs="Times New Roman"/>
              </w:rPr>
              <w:br/>
              <w:t>1.22 (1.11 – 1.32)</w:t>
            </w:r>
            <w:r>
              <w:rPr>
                <w:rFonts w:ascii="Times New Roman" w:hAnsi="Times New Roman" w:cs="Times New Roman"/>
              </w:rPr>
              <w:br/>
              <w:t>1.27 (1.14 – 1.42)</w:t>
            </w:r>
            <w:r>
              <w:rPr>
                <w:rFonts w:ascii="Times New Roman" w:hAnsi="Times New Roman" w:cs="Times New Roman"/>
              </w:rPr>
              <w:br/>
              <w:t>1.41 (1.12 – 1.77)</w:t>
            </w:r>
          </w:p>
        </w:tc>
        <w:tc>
          <w:tcPr>
            <w:tcW w:w="1276" w:type="dxa"/>
          </w:tcPr>
          <w:p w14:paraId="3A894113" w14:textId="2E5F93CC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ref</w:t>
            </w:r>
            <w:r>
              <w:rPr>
                <w:rFonts w:ascii="Times New Roman" w:hAnsi="Times New Roman" w:cs="Times New Roman"/>
              </w:rPr>
              <w:br/>
              <w:t>0.419</w:t>
            </w:r>
            <w:r>
              <w:rPr>
                <w:rFonts w:ascii="Times New Roman" w:hAnsi="Times New Roman" w:cs="Times New Roman"/>
              </w:rPr>
              <w:br/>
              <w:t>&lt;0.001</w:t>
            </w:r>
            <w:r>
              <w:rPr>
                <w:rFonts w:ascii="Times New Roman" w:hAnsi="Times New Roman" w:cs="Times New Roman"/>
              </w:rPr>
              <w:br/>
              <w:t>&lt;0.001</w:t>
            </w:r>
            <w:r>
              <w:rPr>
                <w:rFonts w:ascii="Times New Roman" w:hAnsi="Times New Roman" w:cs="Times New Roman"/>
              </w:rPr>
              <w:br/>
              <w:t>0.004</w:t>
            </w:r>
          </w:p>
        </w:tc>
      </w:tr>
      <w:tr w:rsidR="002A07D7" w:rsidRPr="00A76822" w14:paraId="3350202B" w14:textId="5E98E06D" w:rsidTr="002A07D7">
        <w:tc>
          <w:tcPr>
            <w:tcW w:w="2830" w:type="dxa"/>
          </w:tcPr>
          <w:p w14:paraId="2BBC2B09" w14:textId="6BA3F99D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  <w:b/>
              </w:rPr>
              <w:t>Airflow obstruction</w:t>
            </w:r>
            <w:r w:rsidRPr="00A76822">
              <w:rPr>
                <w:rFonts w:ascii="Times New Roman" w:hAnsi="Times New Roman" w:cs="Times New Roman"/>
              </w:rPr>
              <w:br/>
              <w:t xml:space="preserve">     Mild</w:t>
            </w:r>
          </w:p>
          <w:p w14:paraId="6CCBD58E" w14:textId="38C2A0B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Moderate</w:t>
            </w:r>
          </w:p>
          <w:p w14:paraId="62CC87E5" w14:textId="14E5BFC4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Severe</w:t>
            </w:r>
          </w:p>
          <w:p w14:paraId="5B8637D4" w14:textId="4E8DEE51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Very severe</w:t>
            </w:r>
          </w:p>
        </w:tc>
        <w:tc>
          <w:tcPr>
            <w:tcW w:w="2126" w:type="dxa"/>
          </w:tcPr>
          <w:p w14:paraId="31C20EA0" w14:textId="5B9D9814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br/>
              <w:t>Ref</w:t>
            </w:r>
            <w:r w:rsidRPr="00A76822">
              <w:rPr>
                <w:rFonts w:ascii="Times New Roman" w:hAnsi="Times New Roman" w:cs="Times New Roman"/>
              </w:rPr>
              <w:br/>
              <w:t>0.72 (0.65 – 0.80)</w:t>
            </w:r>
            <w:r w:rsidRPr="00A76822">
              <w:rPr>
                <w:rFonts w:ascii="Times New Roman" w:hAnsi="Times New Roman" w:cs="Times New Roman"/>
              </w:rPr>
              <w:br/>
              <w:t>0.66 (0.54 – 0.80)</w:t>
            </w:r>
            <w:r w:rsidRPr="00A76822">
              <w:rPr>
                <w:rFonts w:ascii="Times New Roman" w:hAnsi="Times New Roman" w:cs="Times New Roman"/>
              </w:rPr>
              <w:br/>
              <w:t>0.23 (0.13 – 0.41)</w:t>
            </w:r>
          </w:p>
        </w:tc>
        <w:tc>
          <w:tcPr>
            <w:tcW w:w="993" w:type="dxa"/>
          </w:tcPr>
          <w:p w14:paraId="7CB7D415" w14:textId="7D726E1C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br/>
              <w:t>Ref</w:t>
            </w:r>
            <w:r w:rsidRPr="00A76822">
              <w:rPr>
                <w:rFonts w:ascii="Times New Roman" w:hAnsi="Times New Roman" w:cs="Times New Roman"/>
              </w:rPr>
              <w:br/>
              <w:t>&lt;0.001</w:t>
            </w:r>
            <w:r w:rsidRPr="00A76822">
              <w:rPr>
                <w:rFonts w:ascii="Times New Roman" w:hAnsi="Times New Roman" w:cs="Times New Roman"/>
              </w:rPr>
              <w:br/>
              <w:t>&lt;0.001</w:t>
            </w:r>
            <w:r w:rsidRPr="00A76822">
              <w:rPr>
                <w:rFonts w:ascii="Times New Roman" w:hAnsi="Times New Roman" w:cs="Times New Roman"/>
              </w:rPr>
              <w:br/>
              <w:t>&lt;0.001</w:t>
            </w:r>
          </w:p>
        </w:tc>
        <w:tc>
          <w:tcPr>
            <w:tcW w:w="2268" w:type="dxa"/>
          </w:tcPr>
          <w:p w14:paraId="0B8BDA69" w14:textId="23B5C324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Ref</w:t>
            </w:r>
            <w:r>
              <w:rPr>
                <w:rFonts w:ascii="Times New Roman" w:hAnsi="Times New Roman" w:cs="Times New Roman"/>
              </w:rPr>
              <w:br/>
              <w:t>1.07 (1.00 – 1.15)</w:t>
            </w:r>
            <w:r>
              <w:rPr>
                <w:rFonts w:ascii="Times New Roman" w:hAnsi="Times New Roman" w:cs="Times New Roman"/>
              </w:rPr>
              <w:br/>
              <w:t>1.28 (1.16 – 1.40)</w:t>
            </w:r>
            <w:r>
              <w:rPr>
                <w:rFonts w:ascii="Times New Roman" w:hAnsi="Times New Roman" w:cs="Times New Roman"/>
              </w:rPr>
              <w:br/>
              <w:t>1.62 (1.36 – 1.94)</w:t>
            </w:r>
          </w:p>
        </w:tc>
        <w:tc>
          <w:tcPr>
            <w:tcW w:w="1276" w:type="dxa"/>
          </w:tcPr>
          <w:p w14:paraId="0F469B54" w14:textId="0F0C013E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Ref</w:t>
            </w:r>
            <w:r>
              <w:rPr>
                <w:rFonts w:ascii="Times New Roman" w:hAnsi="Times New Roman" w:cs="Times New Roman"/>
              </w:rPr>
              <w:br/>
              <w:t>0.051</w:t>
            </w:r>
            <w:r>
              <w:rPr>
                <w:rFonts w:ascii="Times New Roman" w:hAnsi="Times New Roman" w:cs="Times New Roman"/>
              </w:rPr>
              <w:br/>
              <w:t>&lt;0.001</w:t>
            </w:r>
            <w:r>
              <w:rPr>
                <w:rFonts w:ascii="Times New Roman" w:hAnsi="Times New Roman" w:cs="Times New Roman"/>
              </w:rPr>
              <w:br/>
              <w:t>&lt;0.001</w:t>
            </w:r>
          </w:p>
        </w:tc>
      </w:tr>
      <w:tr w:rsidR="002A07D7" w:rsidRPr="00A76822" w14:paraId="7C1D594E" w14:textId="0FC88E74" w:rsidTr="002A07D7">
        <w:tc>
          <w:tcPr>
            <w:tcW w:w="2830" w:type="dxa"/>
          </w:tcPr>
          <w:p w14:paraId="23EED2E3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  <w:b/>
              </w:rPr>
              <w:t>AECOPD frequency</w:t>
            </w:r>
            <w:r w:rsidRPr="00A76822">
              <w:rPr>
                <w:rFonts w:ascii="Times New Roman" w:hAnsi="Times New Roman" w:cs="Times New Roman"/>
              </w:rPr>
              <w:br/>
              <w:t xml:space="preserve">     0</w:t>
            </w:r>
          </w:p>
          <w:p w14:paraId="1C1D09F6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1 moderate, no severe</w:t>
            </w:r>
          </w:p>
          <w:p w14:paraId="2113DE63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2 </w:t>
            </w:r>
            <w:proofErr w:type="gramStart"/>
            <w:r w:rsidRPr="00A76822">
              <w:rPr>
                <w:rFonts w:ascii="Times New Roman" w:hAnsi="Times New Roman" w:cs="Times New Roman"/>
              </w:rPr>
              <w:t>moderate</w:t>
            </w:r>
            <w:proofErr w:type="gramEnd"/>
            <w:r w:rsidRPr="00A76822">
              <w:rPr>
                <w:rFonts w:ascii="Times New Roman" w:hAnsi="Times New Roman" w:cs="Times New Roman"/>
              </w:rPr>
              <w:t>, no severe</w:t>
            </w:r>
            <w:r w:rsidRPr="00A76822">
              <w:rPr>
                <w:rFonts w:ascii="Times New Roman" w:hAnsi="Times New Roman" w:cs="Times New Roman"/>
              </w:rPr>
              <w:br/>
              <w:t xml:space="preserve">     ≥3 moderate, no severe</w:t>
            </w:r>
            <w:r w:rsidRPr="00A76822">
              <w:rPr>
                <w:rFonts w:ascii="Times New Roman" w:hAnsi="Times New Roman" w:cs="Times New Roman"/>
              </w:rPr>
              <w:br/>
              <w:t xml:space="preserve">     1 severe, any moderate</w:t>
            </w:r>
            <w:r w:rsidRPr="00A76822">
              <w:rPr>
                <w:rFonts w:ascii="Times New Roman" w:hAnsi="Times New Roman" w:cs="Times New Roman"/>
              </w:rPr>
              <w:br/>
              <w:t xml:space="preserve">     ≥2 severe, any moderate</w:t>
            </w:r>
          </w:p>
        </w:tc>
        <w:tc>
          <w:tcPr>
            <w:tcW w:w="2126" w:type="dxa"/>
          </w:tcPr>
          <w:p w14:paraId="53A4DFEF" w14:textId="36CB3C13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br/>
              <w:t>Ref</w:t>
            </w:r>
            <w:r w:rsidRPr="00A76822">
              <w:rPr>
                <w:rFonts w:ascii="Times New Roman" w:hAnsi="Times New Roman" w:cs="Times New Roman"/>
              </w:rPr>
              <w:br/>
              <w:t>1.04 (0.95 – 1.13)</w:t>
            </w:r>
            <w:r w:rsidRPr="00A76822">
              <w:rPr>
                <w:rFonts w:ascii="Times New Roman" w:hAnsi="Times New Roman" w:cs="Times New Roman"/>
              </w:rPr>
              <w:br/>
              <w:t>0.96 (0.85 – 1.07)</w:t>
            </w:r>
            <w:r w:rsidRPr="00A76822">
              <w:rPr>
                <w:rFonts w:ascii="Times New Roman" w:hAnsi="Times New Roman" w:cs="Times New Roman"/>
              </w:rPr>
              <w:br/>
              <w:t>1.10 (0.98 – 1.22)</w:t>
            </w:r>
            <w:r w:rsidRPr="00A76822">
              <w:rPr>
                <w:rFonts w:ascii="Times New Roman" w:hAnsi="Times New Roman" w:cs="Times New Roman"/>
              </w:rPr>
              <w:br/>
              <w:t>1.15 (0.95 – 1.39)</w:t>
            </w:r>
            <w:r w:rsidRPr="00A76822">
              <w:rPr>
                <w:rFonts w:ascii="Times New Roman" w:hAnsi="Times New Roman" w:cs="Times New Roman"/>
              </w:rPr>
              <w:br/>
              <w:t>1.97 (1.35 – 2.88)</w:t>
            </w:r>
          </w:p>
        </w:tc>
        <w:tc>
          <w:tcPr>
            <w:tcW w:w="993" w:type="dxa"/>
          </w:tcPr>
          <w:p w14:paraId="772FB41B" w14:textId="183FAB25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br/>
              <w:t>Ref</w:t>
            </w:r>
            <w:r w:rsidRPr="00A76822">
              <w:rPr>
                <w:rFonts w:ascii="Times New Roman" w:hAnsi="Times New Roman" w:cs="Times New Roman"/>
              </w:rPr>
              <w:br/>
              <w:t>0.388</w:t>
            </w:r>
            <w:r w:rsidRPr="00A76822">
              <w:rPr>
                <w:rFonts w:ascii="Times New Roman" w:hAnsi="Times New Roman" w:cs="Times New Roman"/>
              </w:rPr>
              <w:br/>
              <w:t>0.424</w:t>
            </w:r>
            <w:r w:rsidRPr="00A76822">
              <w:rPr>
                <w:rFonts w:ascii="Times New Roman" w:hAnsi="Times New Roman" w:cs="Times New Roman"/>
              </w:rPr>
              <w:br/>
              <w:t>0.093</w:t>
            </w:r>
            <w:r w:rsidRPr="00A76822">
              <w:rPr>
                <w:rFonts w:ascii="Times New Roman" w:hAnsi="Times New Roman" w:cs="Times New Roman"/>
              </w:rPr>
              <w:br/>
              <w:t>0.166</w:t>
            </w:r>
            <w:r w:rsidRPr="00A76822">
              <w:rPr>
                <w:rFonts w:ascii="Times New Roman" w:hAnsi="Times New Roman" w:cs="Times New Roman"/>
              </w:rPr>
              <w:br/>
              <w:t>&lt;0.001</w:t>
            </w:r>
          </w:p>
        </w:tc>
        <w:tc>
          <w:tcPr>
            <w:tcW w:w="2268" w:type="dxa"/>
          </w:tcPr>
          <w:p w14:paraId="7B2216E5" w14:textId="5A984DBC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Ref</w:t>
            </w:r>
            <w:r>
              <w:rPr>
                <w:rFonts w:ascii="Times New Roman" w:hAnsi="Times New Roman" w:cs="Times New Roman"/>
              </w:rPr>
              <w:br/>
              <w:t>1.06 (0.99 – 1.14)</w:t>
            </w:r>
            <w:r>
              <w:rPr>
                <w:rFonts w:ascii="Times New Roman" w:hAnsi="Times New Roman" w:cs="Times New Roman"/>
              </w:rPr>
              <w:br/>
              <w:t>0.99 (0.91 – 1.08)</w:t>
            </w:r>
            <w:r>
              <w:rPr>
                <w:rFonts w:ascii="Times New Roman" w:hAnsi="Times New Roman" w:cs="Times New Roman"/>
              </w:rPr>
              <w:br/>
              <w:t>1.11 (1.03 – 1.21)</w:t>
            </w:r>
            <w:r>
              <w:rPr>
                <w:rFonts w:ascii="Times New Roman" w:hAnsi="Times New Roman" w:cs="Times New Roman"/>
              </w:rPr>
              <w:br/>
              <w:t>1.20 (1.03 – 1.40)</w:t>
            </w:r>
            <w:r>
              <w:rPr>
                <w:rFonts w:ascii="Times New Roman" w:hAnsi="Times New Roman" w:cs="Times New Roman"/>
              </w:rPr>
              <w:br/>
              <w:t>1.76 (1.28 – 2.42)</w:t>
            </w:r>
          </w:p>
        </w:tc>
        <w:tc>
          <w:tcPr>
            <w:tcW w:w="1276" w:type="dxa"/>
          </w:tcPr>
          <w:p w14:paraId="65D54AAC" w14:textId="1FEB1791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Ref</w:t>
            </w:r>
            <w:r>
              <w:rPr>
                <w:rFonts w:ascii="Times New Roman" w:hAnsi="Times New Roman" w:cs="Times New Roman"/>
              </w:rPr>
              <w:br/>
              <w:t>0.111</w:t>
            </w:r>
            <w:r>
              <w:rPr>
                <w:rFonts w:ascii="Times New Roman" w:hAnsi="Times New Roman" w:cs="Times New Roman"/>
              </w:rPr>
              <w:br/>
              <w:t>0.805</w:t>
            </w:r>
            <w:r>
              <w:rPr>
                <w:rFonts w:ascii="Times New Roman" w:hAnsi="Times New Roman" w:cs="Times New Roman"/>
              </w:rPr>
              <w:br/>
              <w:t>0.013</w:t>
            </w:r>
            <w:r>
              <w:rPr>
                <w:rFonts w:ascii="Times New Roman" w:hAnsi="Times New Roman" w:cs="Times New Roman"/>
              </w:rPr>
              <w:br/>
              <w:t>0.017</w:t>
            </w:r>
            <w:r>
              <w:rPr>
                <w:rFonts w:ascii="Times New Roman" w:hAnsi="Times New Roman" w:cs="Times New Roman"/>
              </w:rPr>
              <w:br/>
              <w:t>0.001</w:t>
            </w:r>
          </w:p>
        </w:tc>
      </w:tr>
      <w:tr w:rsidR="002A07D7" w:rsidRPr="00EB19B0" w14:paraId="2455D11C" w14:textId="554C693F" w:rsidTr="002A07D7">
        <w:tc>
          <w:tcPr>
            <w:tcW w:w="2830" w:type="dxa"/>
          </w:tcPr>
          <w:p w14:paraId="0CF7FBF3" w14:textId="1C9B018D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  <w:b/>
              </w:rPr>
              <w:t>COPD medication</w:t>
            </w:r>
            <w:r w:rsidRPr="00A76822">
              <w:rPr>
                <w:rFonts w:ascii="Times New Roman" w:hAnsi="Times New Roman" w:cs="Times New Roman"/>
              </w:rPr>
              <w:t xml:space="preserve"> </w:t>
            </w:r>
            <w:r w:rsidRPr="00A76822">
              <w:rPr>
                <w:rFonts w:ascii="Times New Roman" w:hAnsi="Times New Roman" w:cs="Times New Roman"/>
              </w:rPr>
              <w:br/>
              <w:t xml:space="preserve">      Non-ICS combinations</w:t>
            </w:r>
            <w:r w:rsidRPr="00A76822">
              <w:rPr>
                <w:rFonts w:ascii="Times New Roman" w:hAnsi="Times New Roman" w:cs="Times New Roman"/>
              </w:rPr>
              <w:br/>
              <w:t xml:space="preserve">      ICS combinations       </w:t>
            </w:r>
          </w:p>
        </w:tc>
        <w:tc>
          <w:tcPr>
            <w:tcW w:w="2126" w:type="dxa"/>
          </w:tcPr>
          <w:p w14:paraId="2C35773C" w14:textId="7CA87DD1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br/>
              <w:t>Ref</w:t>
            </w:r>
            <w:r w:rsidRPr="00A76822">
              <w:rPr>
                <w:rFonts w:ascii="Times New Roman" w:hAnsi="Times New Roman" w:cs="Times New Roman"/>
              </w:rPr>
              <w:br/>
              <w:t>1.07 (0.99 – 1.16)</w:t>
            </w:r>
          </w:p>
        </w:tc>
        <w:tc>
          <w:tcPr>
            <w:tcW w:w="993" w:type="dxa"/>
          </w:tcPr>
          <w:p w14:paraId="1A2BFB56" w14:textId="14F65DCE" w:rsidR="002A07D7" w:rsidRPr="00EB19B0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br/>
              <w:t>Ref</w:t>
            </w:r>
            <w:r w:rsidRPr="00A76822">
              <w:rPr>
                <w:rFonts w:ascii="Times New Roman" w:hAnsi="Times New Roman" w:cs="Times New Roman"/>
              </w:rPr>
              <w:br/>
              <w:t>0.068</w:t>
            </w:r>
          </w:p>
        </w:tc>
        <w:tc>
          <w:tcPr>
            <w:tcW w:w="2268" w:type="dxa"/>
          </w:tcPr>
          <w:p w14:paraId="57F46510" w14:textId="18F3C93B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Ref</w:t>
            </w:r>
            <w:r>
              <w:rPr>
                <w:rFonts w:ascii="Times New Roman" w:hAnsi="Times New Roman" w:cs="Times New Roman"/>
              </w:rPr>
              <w:br/>
              <w:t>1.03 (0.96 – 1.09)</w:t>
            </w:r>
          </w:p>
        </w:tc>
        <w:tc>
          <w:tcPr>
            <w:tcW w:w="1276" w:type="dxa"/>
          </w:tcPr>
          <w:p w14:paraId="55D5F3CC" w14:textId="5B7B8EB6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Ref</w:t>
            </w:r>
            <w:r>
              <w:rPr>
                <w:rFonts w:ascii="Times New Roman" w:hAnsi="Times New Roman" w:cs="Times New Roman"/>
              </w:rPr>
              <w:br/>
              <w:t>0.420</w:t>
            </w:r>
          </w:p>
        </w:tc>
      </w:tr>
    </w:tbl>
    <w:p w14:paraId="463C81B9" w14:textId="3AF88ADD" w:rsidR="00B05D9B" w:rsidRPr="00955A42" w:rsidRDefault="00B05D9B" w:rsidP="002051CF">
      <w:pPr>
        <w:pStyle w:val="Heading1"/>
        <w:rPr>
          <w:rFonts w:ascii="Times New Roman" w:hAnsi="Times New Roman" w:cs="Times New Roman"/>
          <w:color w:val="auto"/>
          <w:sz w:val="22"/>
          <w:szCs w:val="22"/>
        </w:rPr>
      </w:pPr>
      <w:bookmarkStart w:id="9" w:name="_Toc54365217"/>
      <w:r w:rsidRPr="00955A42">
        <w:rPr>
          <w:rFonts w:ascii="Times New Roman" w:hAnsi="Times New Roman" w:cs="Times New Roman"/>
          <w:b/>
          <w:color w:val="auto"/>
          <w:sz w:val="22"/>
          <w:szCs w:val="22"/>
        </w:rPr>
        <w:lastRenderedPageBreak/>
        <w:t>T</w:t>
      </w:r>
      <w:r w:rsidR="00A76822" w:rsidRPr="00955A42">
        <w:rPr>
          <w:rFonts w:ascii="Times New Roman" w:hAnsi="Times New Roman" w:cs="Times New Roman"/>
          <w:b/>
          <w:color w:val="auto"/>
          <w:sz w:val="22"/>
          <w:szCs w:val="22"/>
        </w:rPr>
        <w:t>able E</w:t>
      </w:r>
      <w:r w:rsidR="00E72FA3">
        <w:rPr>
          <w:rFonts w:ascii="Times New Roman" w:hAnsi="Times New Roman" w:cs="Times New Roman"/>
          <w:b/>
          <w:color w:val="auto"/>
          <w:sz w:val="22"/>
          <w:szCs w:val="22"/>
        </w:rPr>
        <w:t>6</w:t>
      </w:r>
      <w:r w:rsidRPr="00955A42">
        <w:rPr>
          <w:rFonts w:ascii="Times New Roman" w:hAnsi="Times New Roman" w:cs="Times New Roman"/>
          <w:color w:val="auto"/>
          <w:sz w:val="22"/>
          <w:szCs w:val="22"/>
        </w:rPr>
        <w:t xml:space="preserve">: Baseline characteristics associated with </w:t>
      </w:r>
      <w:r w:rsidR="002A07D7" w:rsidRPr="00955A42">
        <w:rPr>
          <w:rFonts w:ascii="Times New Roman" w:hAnsi="Times New Roman" w:cs="Times New Roman"/>
          <w:color w:val="auto"/>
          <w:sz w:val="22"/>
          <w:szCs w:val="22"/>
        </w:rPr>
        <w:t>accelerated decline in</w:t>
      </w:r>
      <w:r w:rsidR="007D25A7" w:rsidRPr="00955A42">
        <w:rPr>
          <w:rFonts w:ascii="Times New Roman" w:hAnsi="Times New Roman" w:cs="Times New Roman"/>
          <w:color w:val="auto"/>
          <w:sz w:val="22"/>
          <w:szCs w:val="22"/>
        </w:rPr>
        <w:t xml:space="preserve"> </w:t>
      </w:r>
      <w:r w:rsidR="007153DC" w:rsidRPr="00955A42">
        <w:rPr>
          <w:rFonts w:ascii="Times New Roman" w:hAnsi="Times New Roman" w:cs="Times New Roman"/>
          <w:color w:val="auto"/>
          <w:sz w:val="22"/>
          <w:szCs w:val="22"/>
        </w:rPr>
        <w:t>sensitivity cohort</w:t>
      </w:r>
      <w:r w:rsidR="002A07D7" w:rsidRPr="00955A42">
        <w:rPr>
          <w:rFonts w:ascii="Times New Roman" w:hAnsi="Times New Roman" w:cs="Times New Roman"/>
          <w:color w:val="auto"/>
          <w:sz w:val="22"/>
          <w:szCs w:val="22"/>
        </w:rPr>
        <w:t>s</w:t>
      </w:r>
      <w:r w:rsidR="007153DC" w:rsidRPr="00955A42">
        <w:rPr>
          <w:rFonts w:ascii="Times New Roman" w:hAnsi="Times New Roman" w:cs="Times New Roman"/>
          <w:color w:val="auto"/>
          <w:sz w:val="22"/>
          <w:szCs w:val="22"/>
        </w:rPr>
        <w:t xml:space="preserve"> defined</w:t>
      </w:r>
      <w:r w:rsidRPr="00955A42">
        <w:rPr>
          <w:rFonts w:ascii="Times New Roman" w:hAnsi="Times New Roman" w:cs="Times New Roman"/>
          <w:color w:val="auto"/>
          <w:sz w:val="22"/>
          <w:szCs w:val="22"/>
        </w:rPr>
        <w:t xml:space="preserve"> using median decline. Numbers are </w:t>
      </w:r>
      <w:r w:rsidR="00A76822" w:rsidRPr="00955A42">
        <w:rPr>
          <w:rFonts w:ascii="Times New Roman" w:hAnsi="Times New Roman" w:cs="Times New Roman"/>
          <w:color w:val="auto"/>
          <w:sz w:val="22"/>
          <w:szCs w:val="22"/>
        </w:rPr>
        <w:t xml:space="preserve">adjusted </w:t>
      </w:r>
      <w:r w:rsidR="007153DC" w:rsidRPr="00955A42">
        <w:rPr>
          <w:rFonts w:ascii="Times New Roman" w:hAnsi="Times New Roman" w:cs="Times New Roman"/>
          <w:color w:val="auto"/>
          <w:sz w:val="22"/>
          <w:szCs w:val="22"/>
        </w:rPr>
        <w:t>OR</w:t>
      </w:r>
      <w:r w:rsidRPr="00955A42">
        <w:rPr>
          <w:rFonts w:ascii="Times New Roman" w:hAnsi="Times New Roman" w:cs="Times New Roman"/>
          <w:color w:val="auto"/>
          <w:sz w:val="22"/>
          <w:szCs w:val="22"/>
        </w:rPr>
        <w:t xml:space="preserve"> (95% CI).</w:t>
      </w:r>
      <w:bookmarkEnd w:id="9"/>
      <w:r w:rsidRPr="00955A42">
        <w:rPr>
          <w:rFonts w:ascii="Times New Roman" w:hAnsi="Times New Roman" w:cs="Times New Roman"/>
          <w:color w:val="auto"/>
          <w:sz w:val="22"/>
          <w:szCs w:val="22"/>
        </w:rPr>
        <w:t xml:space="preserve"> </w:t>
      </w:r>
    </w:p>
    <w:tbl>
      <w:tblPr>
        <w:tblStyle w:val="TableGrid"/>
        <w:tblpPr w:leftFromText="180" w:rightFromText="180" w:vertAnchor="page" w:horzAnchor="margin" w:tblpY="2247"/>
        <w:tblW w:w="9493" w:type="dxa"/>
        <w:tblLayout w:type="fixed"/>
        <w:tblLook w:val="04A0" w:firstRow="1" w:lastRow="0" w:firstColumn="1" w:lastColumn="0" w:noHBand="0" w:noVBand="1"/>
      </w:tblPr>
      <w:tblGrid>
        <w:gridCol w:w="2830"/>
        <w:gridCol w:w="2126"/>
        <w:gridCol w:w="993"/>
        <w:gridCol w:w="2126"/>
        <w:gridCol w:w="1418"/>
      </w:tblGrid>
      <w:tr w:rsidR="002A07D7" w:rsidRPr="00A76822" w14:paraId="16BA2B67" w14:textId="40C4461E" w:rsidTr="002A07D7">
        <w:tc>
          <w:tcPr>
            <w:tcW w:w="2830" w:type="dxa"/>
          </w:tcPr>
          <w:p w14:paraId="3F20F2DA" w14:textId="77777777" w:rsidR="002A07D7" w:rsidRPr="00AE78B5" w:rsidRDefault="002A07D7" w:rsidP="002A07D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</w:tcPr>
          <w:p w14:paraId="7F9D1597" w14:textId="0AFB4031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FEV</w:t>
            </w:r>
            <w:r w:rsidRPr="002A07D7">
              <w:rPr>
                <w:rFonts w:ascii="Times New Roman" w:hAnsi="Times New Roman" w:cs="Times New Roman"/>
                <w:b/>
                <w:vertAlign w:val="subscript"/>
              </w:rPr>
              <w:t>1</w:t>
            </w:r>
            <w:r>
              <w:rPr>
                <w:rFonts w:ascii="Times New Roman" w:hAnsi="Times New Roman" w:cs="Times New Roman"/>
                <w:b/>
              </w:rPr>
              <w:t xml:space="preserve"> </w:t>
            </w:r>
            <w:r w:rsidRPr="00A76822">
              <w:rPr>
                <w:rFonts w:ascii="Times New Roman" w:hAnsi="Times New Roman" w:cs="Times New Roman"/>
                <w:b/>
              </w:rPr>
              <w:t>OR (95% CI)</w:t>
            </w:r>
          </w:p>
        </w:tc>
        <w:tc>
          <w:tcPr>
            <w:tcW w:w="993" w:type="dxa"/>
          </w:tcPr>
          <w:p w14:paraId="485241FC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>P value</w:t>
            </w:r>
          </w:p>
        </w:tc>
        <w:tc>
          <w:tcPr>
            <w:tcW w:w="2126" w:type="dxa"/>
          </w:tcPr>
          <w:p w14:paraId="2C9FF8B6" w14:textId="63DA5DEF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 xml:space="preserve">FVC </w:t>
            </w:r>
            <w:r w:rsidRPr="00A76822">
              <w:rPr>
                <w:rFonts w:ascii="Times New Roman" w:hAnsi="Times New Roman" w:cs="Times New Roman"/>
                <w:b/>
              </w:rPr>
              <w:t>OR (95% CI)</w:t>
            </w:r>
          </w:p>
        </w:tc>
        <w:tc>
          <w:tcPr>
            <w:tcW w:w="1418" w:type="dxa"/>
          </w:tcPr>
          <w:p w14:paraId="101520E2" w14:textId="6BC908D1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>P value</w:t>
            </w:r>
          </w:p>
        </w:tc>
      </w:tr>
      <w:tr w:rsidR="002A07D7" w:rsidRPr="00A76822" w14:paraId="4B6DB564" w14:textId="0131FC9C" w:rsidTr="002A07D7">
        <w:tc>
          <w:tcPr>
            <w:tcW w:w="2830" w:type="dxa"/>
          </w:tcPr>
          <w:p w14:paraId="7F1FD380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>Age</w:t>
            </w:r>
          </w:p>
        </w:tc>
        <w:tc>
          <w:tcPr>
            <w:tcW w:w="2126" w:type="dxa"/>
          </w:tcPr>
          <w:p w14:paraId="34166C99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1.01 (1.01 – 1.01)</w:t>
            </w:r>
          </w:p>
        </w:tc>
        <w:tc>
          <w:tcPr>
            <w:tcW w:w="993" w:type="dxa"/>
          </w:tcPr>
          <w:p w14:paraId="5B50F256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2126" w:type="dxa"/>
          </w:tcPr>
          <w:p w14:paraId="7CE0F6E9" w14:textId="1A642C0B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2 (1.02 – 1.03)</w:t>
            </w:r>
          </w:p>
        </w:tc>
        <w:tc>
          <w:tcPr>
            <w:tcW w:w="1418" w:type="dxa"/>
          </w:tcPr>
          <w:p w14:paraId="5D6D3CEF" w14:textId="0FFA6E0D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0.001</w:t>
            </w:r>
          </w:p>
        </w:tc>
      </w:tr>
      <w:tr w:rsidR="002A07D7" w:rsidRPr="00A76822" w14:paraId="7FADC6CB" w14:textId="2D1A675C" w:rsidTr="002A07D7">
        <w:tc>
          <w:tcPr>
            <w:tcW w:w="2830" w:type="dxa"/>
          </w:tcPr>
          <w:p w14:paraId="4AD4A999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proofErr w:type="gramStart"/>
            <w:r w:rsidRPr="00A76822">
              <w:rPr>
                <w:rFonts w:ascii="Times New Roman" w:hAnsi="Times New Roman" w:cs="Times New Roman"/>
                <w:b/>
              </w:rPr>
              <w:t xml:space="preserve">Gender  </w:t>
            </w:r>
            <w:r w:rsidRPr="00A76822">
              <w:rPr>
                <w:rFonts w:ascii="Times New Roman" w:hAnsi="Times New Roman" w:cs="Times New Roman"/>
              </w:rPr>
              <w:t>(</w:t>
            </w:r>
            <w:proofErr w:type="gramEnd"/>
            <w:r w:rsidRPr="00A76822">
              <w:rPr>
                <w:rFonts w:ascii="Times New Roman" w:hAnsi="Times New Roman" w:cs="Times New Roman"/>
              </w:rPr>
              <w:t>Males)</w:t>
            </w:r>
          </w:p>
        </w:tc>
        <w:tc>
          <w:tcPr>
            <w:tcW w:w="2126" w:type="dxa"/>
          </w:tcPr>
          <w:p w14:paraId="2A33D952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1.08 (0.99 – 1.18)</w:t>
            </w:r>
          </w:p>
        </w:tc>
        <w:tc>
          <w:tcPr>
            <w:tcW w:w="993" w:type="dxa"/>
          </w:tcPr>
          <w:p w14:paraId="2224FA94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088</w:t>
            </w:r>
          </w:p>
        </w:tc>
        <w:tc>
          <w:tcPr>
            <w:tcW w:w="2126" w:type="dxa"/>
          </w:tcPr>
          <w:p w14:paraId="78962FA2" w14:textId="155CAA3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7 (0.52 – 0.62)</w:t>
            </w:r>
          </w:p>
        </w:tc>
        <w:tc>
          <w:tcPr>
            <w:tcW w:w="1418" w:type="dxa"/>
          </w:tcPr>
          <w:p w14:paraId="34AE5F99" w14:textId="1EFAAA05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0.001</w:t>
            </w:r>
          </w:p>
        </w:tc>
      </w:tr>
      <w:tr w:rsidR="002A07D7" w:rsidRPr="00A76822" w14:paraId="4F6AA8FB" w14:textId="25ED5258" w:rsidTr="002A07D7">
        <w:tc>
          <w:tcPr>
            <w:tcW w:w="2830" w:type="dxa"/>
          </w:tcPr>
          <w:p w14:paraId="48B06171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>Current smoking</w:t>
            </w:r>
          </w:p>
        </w:tc>
        <w:tc>
          <w:tcPr>
            <w:tcW w:w="2126" w:type="dxa"/>
          </w:tcPr>
          <w:p w14:paraId="47439383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1.23 (1.15 – 1.31)</w:t>
            </w:r>
          </w:p>
        </w:tc>
        <w:tc>
          <w:tcPr>
            <w:tcW w:w="993" w:type="dxa"/>
          </w:tcPr>
          <w:p w14:paraId="067EF431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2126" w:type="dxa"/>
          </w:tcPr>
          <w:p w14:paraId="420513A5" w14:textId="11593179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7 (0.90 – 1.04)</w:t>
            </w:r>
          </w:p>
        </w:tc>
        <w:tc>
          <w:tcPr>
            <w:tcW w:w="1418" w:type="dxa"/>
          </w:tcPr>
          <w:p w14:paraId="57CF86C5" w14:textId="25CBB684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60</w:t>
            </w:r>
          </w:p>
        </w:tc>
      </w:tr>
      <w:tr w:rsidR="002A07D7" w:rsidRPr="00A76822" w14:paraId="65B5EEFC" w14:textId="7AF08837" w:rsidTr="002A07D7">
        <w:tc>
          <w:tcPr>
            <w:tcW w:w="2830" w:type="dxa"/>
          </w:tcPr>
          <w:p w14:paraId="49E19354" w14:textId="1A3AB4AA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IMD</w:t>
            </w:r>
          </w:p>
          <w:p w14:paraId="6DDDD7CD" w14:textId="59319F78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1</w:t>
            </w:r>
            <w:r>
              <w:rPr>
                <w:rFonts w:ascii="Times New Roman" w:hAnsi="Times New Roman" w:cs="Times New Roman"/>
              </w:rPr>
              <w:t xml:space="preserve"> (most deprived) </w:t>
            </w:r>
          </w:p>
          <w:p w14:paraId="72ACCEF4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2</w:t>
            </w:r>
          </w:p>
          <w:p w14:paraId="6A8C4DAA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3</w:t>
            </w:r>
          </w:p>
          <w:p w14:paraId="238C69AC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4</w:t>
            </w:r>
          </w:p>
          <w:p w14:paraId="5CBEA913" w14:textId="5FBFA3E5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5</w:t>
            </w:r>
            <w:r>
              <w:rPr>
                <w:rFonts w:ascii="Times New Roman" w:hAnsi="Times New Roman" w:cs="Times New Roman"/>
              </w:rPr>
              <w:t xml:space="preserve"> (least deprived) </w:t>
            </w:r>
          </w:p>
        </w:tc>
        <w:tc>
          <w:tcPr>
            <w:tcW w:w="2126" w:type="dxa"/>
          </w:tcPr>
          <w:p w14:paraId="5C16D1C7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br/>
              <w:t>Ref</w:t>
            </w:r>
            <w:r w:rsidRPr="00A76822">
              <w:rPr>
                <w:rFonts w:ascii="Times New Roman" w:hAnsi="Times New Roman" w:cs="Times New Roman"/>
              </w:rPr>
              <w:br/>
              <w:t>1.04 (0.94 – 1.15)</w:t>
            </w:r>
            <w:r w:rsidRPr="00A76822">
              <w:rPr>
                <w:rFonts w:ascii="Times New Roman" w:hAnsi="Times New Roman" w:cs="Times New Roman"/>
              </w:rPr>
              <w:br/>
              <w:t>1.09 (0.98 – 1.21)</w:t>
            </w:r>
            <w:r w:rsidRPr="00A76822">
              <w:rPr>
                <w:rFonts w:ascii="Times New Roman" w:hAnsi="Times New Roman" w:cs="Times New Roman"/>
              </w:rPr>
              <w:br/>
              <w:t>1.16 (1.05 – 1.28)</w:t>
            </w:r>
            <w:r w:rsidRPr="00A76822">
              <w:rPr>
                <w:rFonts w:ascii="Times New Roman" w:hAnsi="Times New Roman" w:cs="Times New Roman"/>
              </w:rPr>
              <w:br/>
              <w:t>1.20 (1.09 – 1.32)</w:t>
            </w:r>
          </w:p>
        </w:tc>
        <w:tc>
          <w:tcPr>
            <w:tcW w:w="993" w:type="dxa"/>
          </w:tcPr>
          <w:p w14:paraId="727AA26C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br/>
              <w:t>Ref</w:t>
            </w:r>
            <w:r w:rsidRPr="00A76822">
              <w:rPr>
                <w:rFonts w:ascii="Times New Roman" w:hAnsi="Times New Roman" w:cs="Times New Roman"/>
              </w:rPr>
              <w:br/>
              <w:t>0.466</w:t>
            </w:r>
            <w:r w:rsidRPr="00A76822">
              <w:rPr>
                <w:rFonts w:ascii="Times New Roman" w:hAnsi="Times New Roman" w:cs="Times New Roman"/>
              </w:rPr>
              <w:br/>
              <w:t>0.096</w:t>
            </w:r>
            <w:r w:rsidRPr="00A76822">
              <w:rPr>
                <w:rFonts w:ascii="Times New Roman" w:hAnsi="Times New Roman" w:cs="Times New Roman"/>
              </w:rPr>
              <w:br/>
              <w:t>0.005</w:t>
            </w:r>
            <w:r w:rsidRPr="00A76822">
              <w:rPr>
                <w:rFonts w:ascii="Times New Roman" w:hAnsi="Times New Roman" w:cs="Times New Roman"/>
              </w:rPr>
              <w:br/>
              <w:t>&lt;0.001</w:t>
            </w:r>
          </w:p>
        </w:tc>
        <w:tc>
          <w:tcPr>
            <w:tcW w:w="2126" w:type="dxa"/>
          </w:tcPr>
          <w:p w14:paraId="649BCA69" w14:textId="1325AB5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Ref</w:t>
            </w:r>
            <w:r>
              <w:rPr>
                <w:rFonts w:ascii="Times New Roman" w:hAnsi="Times New Roman" w:cs="Times New Roman"/>
              </w:rPr>
              <w:br/>
              <w:t>1.09 (0.98 – 1.22)</w:t>
            </w:r>
            <w:r>
              <w:rPr>
                <w:rFonts w:ascii="Times New Roman" w:hAnsi="Times New Roman" w:cs="Times New Roman"/>
              </w:rPr>
              <w:br/>
              <w:t>1.05 (0.94 – 1.17)</w:t>
            </w:r>
            <w:r>
              <w:rPr>
                <w:rFonts w:ascii="Times New Roman" w:hAnsi="Times New Roman" w:cs="Times New Roman"/>
              </w:rPr>
              <w:br/>
              <w:t>1.03 (0.93 – 1.15)</w:t>
            </w:r>
            <w:r>
              <w:rPr>
                <w:rFonts w:ascii="Times New Roman" w:hAnsi="Times New Roman" w:cs="Times New Roman"/>
              </w:rPr>
              <w:br/>
              <w:t>1.20 (1.08 – 1.34)</w:t>
            </w:r>
          </w:p>
        </w:tc>
        <w:tc>
          <w:tcPr>
            <w:tcW w:w="1418" w:type="dxa"/>
          </w:tcPr>
          <w:p w14:paraId="47B101F3" w14:textId="272AE3BA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Ref</w:t>
            </w:r>
            <w:r>
              <w:rPr>
                <w:rFonts w:ascii="Times New Roman" w:hAnsi="Times New Roman" w:cs="Times New Roman"/>
              </w:rPr>
              <w:br/>
              <w:t>0.105</w:t>
            </w:r>
            <w:r>
              <w:rPr>
                <w:rFonts w:ascii="Times New Roman" w:hAnsi="Times New Roman" w:cs="Times New Roman"/>
              </w:rPr>
              <w:br/>
              <w:t>0.365</w:t>
            </w:r>
            <w:r>
              <w:rPr>
                <w:rFonts w:ascii="Times New Roman" w:hAnsi="Times New Roman" w:cs="Times New Roman"/>
              </w:rPr>
              <w:br/>
              <w:t>0.594</w:t>
            </w:r>
            <w:r>
              <w:rPr>
                <w:rFonts w:ascii="Times New Roman" w:hAnsi="Times New Roman" w:cs="Times New Roman"/>
              </w:rPr>
              <w:br/>
              <w:t>0.001</w:t>
            </w:r>
          </w:p>
        </w:tc>
      </w:tr>
      <w:tr w:rsidR="002A07D7" w:rsidRPr="00A76822" w14:paraId="02A4837A" w14:textId="29DB0680" w:rsidTr="002A07D7">
        <w:tc>
          <w:tcPr>
            <w:tcW w:w="2830" w:type="dxa"/>
          </w:tcPr>
          <w:p w14:paraId="0F9E2D2A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 xml:space="preserve">Breathlessness </w:t>
            </w:r>
          </w:p>
        </w:tc>
        <w:tc>
          <w:tcPr>
            <w:tcW w:w="2126" w:type="dxa"/>
          </w:tcPr>
          <w:p w14:paraId="308DBA49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1.02 (0.93 – 1.12)</w:t>
            </w:r>
          </w:p>
        </w:tc>
        <w:tc>
          <w:tcPr>
            <w:tcW w:w="993" w:type="dxa"/>
          </w:tcPr>
          <w:p w14:paraId="48305E75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636</w:t>
            </w:r>
          </w:p>
        </w:tc>
        <w:tc>
          <w:tcPr>
            <w:tcW w:w="2126" w:type="dxa"/>
          </w:tcPr>
          <w:p w14:paraId="02755132" w14:textId="336F161C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5 (0.89 – 1.02)</w:t>
            </w:r>
          </w:p>
        </w:tc>
        <w:tc>
          <w:tcPr>
            <w:tcW w:w="1418" w:type="dxa"/>
          </w:tcPr>
          <w:p w14:paraId="69B89EA3" w14:textId="47B00B36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67</w:t>
            </w:r>
          </w:p>
        </w:tc>
      </w:tr>
      <w:tr w:rsidR="002A07D7" w:rsidRPr="00A76822" w14:paraId="49EF8D40" w14:textId="3C7E70E3" w:rsidTr="002A07D7">
        <w:tc>
          <w:tcPr>
            <w:tcW w:w="2830" w:type="dxa"/>
          </w:tcPr>
          <w:p w14:paraId="7C54920B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 xml:space="preserve">Cough </w:t>
            </w:r>
          </w:p>
        </w:tc>
        <w:tc>
          <w:tcPr>
            <w:tcW w:w="2126" w:type="dxa"/>
          </w:tcPr>
          <w:p w14:paraId="4721AFB9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95 (0.88 – 1.02)</w:t>
            </w:r>
          </w:p>
        </w:tc>
        <w:tc>
          <w:tcPr>
            <w:tcW w:w="993" w:type="dxa"/>
          </w:tcPr>
          <w:p w14:paraId="725F37E0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182</w:t>
            </w:r>
          </w:p>
        </w:tc>
        <w:tc>
          <w:tcPr>
            <w:tcW w:w="2126" w:type="dxa"/>
          </w:tcPr>
          <w:p w14:paraId="354446A5" w14:textId="47AAE4B1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4 (0.88 – 1.01)</w:t>
            </w:r>
          </w:p>
        </w:tc>
        <w:tc>
          <w:tcPr>
            <w:tcW w:w="1418" w:type="dxa"/>
          </w:tcPr>
          <w:p w14:paraId="1756ED1A" w14:textId="02143E7C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91</w:t>
            </w:r>
          </w:p>
        </w:tc>
      </w:tr>
      <w:tr w:rsidR="002A07D7" w:rsidRPr="00A76822" w14:paraId="530EC417" w14:textId="59118C1C" w:rsidTr="002A07D7">
        <w:tc>
          <w:tcPr>
            <w:tcW w:w="2830" w:type="dxa"/>
          </w:tcPr>
          <w:p w14:paraId="060ABA47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>Sputum</w:t>
            </w:r>
          </w:p>
        </w:tc>
        <w:tc>
          <w:tcPr>
            <w:tcW w:w="2126" w:type="dxa"/>
          </w:tcPr>
          <w:p w14:paraId="569D31D9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1.06 (0.93 – 1.21)</w:t>
            </w:r>
          </w:p>
        </w:tc>
        <w:tc>
          <w:tcPr>
            <w:tcW w:w="993" w:type="dxa"/>
          </w:tcPr>
          <w:p w14:paraId="678E242D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398</w:t>
            </w:r>
          </w:p>
        </w:tc>
        <w:tc>
          <w:tcPr>
            <w:tcW w:w="2126" w:type="dxa"/>
          </w:tcPr>
          <w:p w14:paraId="3DC37115" w14:textId="5DADC8E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0 (1.00 – 1.22)</w:t>
            </w:r>
          </w:p>
        </w:tc>
        <w:tc>
          <w:tcPr>
            <w:tcW w:w="1418" w:type="dxa"/>
          </w:tcPr>
          <w:p w14:paraId="0DD60C9F" w14:textId="6F01260D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48</w:t>
            </w:r>
          </w:p>
        </w:tc>
      </w:tr>
      <w:tr w:rsidR="002A07D7" w:rsidRPr="00A76822" w14:paraId="47F44A34" w14:textId="4FC4C5C7" w:rsidTr="002A07D7">
        <w:tc>
          <w:tcPr>
            <w:tcW w:w="2830" w:type="dxa"/>
          </w:tcPr>
          <w:p w14:paraId="788575DA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>Asthma</w:t>
            </w:r>
          </w:p>
        </w:tc>
        <w:tc>
          <w:tcPr>
            <w:tcW w:w="2126" w:type="dxa"/>
          </w:tcPr>
          <w:p w14:paraId="37029099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91 (0.85 – 0.98)</w:t>
            </w:r>
          </w:p>
        </w:tc>
        <w:tc>
          <w:tcPr>
            <w:tcW w:w="993" w:type="dxa"/>
          </w:tcPr>
          <w:p w14:paraId="7871FC98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016</w:t>
            </w:r>
          </w:p>
        </w:tc>
        <w:tc>
          <w:tcPr>
            <w:tcW w:w="2126" w:type="dxa"/>
          </w:tcPr>
          <w:p w14:paraId="3C2DC2E0" w14:textId="1A1DB34A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4 (0.96 – 1.12)</w:t>
            </w:r>
          </w:p>
        </w:tc>
        <w:tc>
          <w:tcPr>
            <w:tcW w:w="1418" w:type="dxa"/>
          </w:tcPr>
          <w:p w14:paraId="4299DA59" w14:textId="0073ED63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26</w:t>
            </w:r>
          </w:p>
        </w:tc>
      </w:tr>
      <w:tr w:rsidR="002A07D7" w:rsidRPr="00A76822" w14:paraId="390B973B" w14:textId="321E069C" w:rsidTr="002A07D7">
        <w:tc>
          <w:tcPr>
            <w:tcW w:w="2830" w:type="dxa"/>
          </w:tcPr>
          <w:p w14:paraId="01CF97D1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 xml:space="preserve">MI </w:t>
            </w:r>
          </w:p>
        </w:tc>
        <w:tc>
          <w:tcPr>
            <w:tcW w:w="2126" w:type="dxa"/>
          </w:tcPr>
          <w:p w14:paraId="40957A7D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1.02 (0.92 – 1.14)</w:t>
            </w:r>
          </w:p>
        </w:tc>
        <w:tc>
          <w:tcPr>
            <w:tcW w:w="993" w:type="dxa"/>
          </w:tcPr>
          <w:p w14:paraId="4188D2CB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668</w:t>
            </w:r>
          </w:p>
        </w:tc>
        <w:tc>
          <w:tcPr>
            <w:tcW w:w="2126" w:type="dxa"/>
          </w:tcPr>
          <w:p w14:paraId="600A25E9" w14:textId="7A6697B9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5 (0.92 – 1.18)</w:t>
            </w:r>
          </w:p>
        </w:tc>
        <w:tc>
          <w:tcPr>
            <w:tcW w:w="1418" w:type="dxa"/>
          </w:tcPr>
          <w:p w14:paraId="005D4047" w14:textId="4CD78D38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10</w:t>
            </w:r>
          </w:p>
        </w:tc>
      </w:tr>
      <w:tr w:rsidR="002A07D7" w:rsidRPr="00A76822" w14:paraId="4DD07DA6" w14:textId="540910BB" w:rsidTr="002A07D7">
        <w:tc>
          <w:tcPr>
            <w:tcW w:w="2830" w:type="dxa"/>
          </w:tcPr>
          <w:p w14:paraId="0CB571FA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>Stroke</w:t>
            </w:r>
          </w:p>
        </w:tc>
        <w:tc>
          <w:tcPr>
            <w:tcW w:w="2126" w:type="dxa"/>
          </w:tcPr>
          <w:p w14:paraId="4B5FB1CC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1.08 (0.93 – 1.24)</w:t>
            </w:r>
          </w:p>
        </w:tc>
        <w:tc>
          <w:tcPr>
            <w:tcW w:w="993" w:type="dxa"/>
          </w:tcPr>
          <w:p w14:paraId="3134B354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320</w:t>
            </w:r>
          </w:p>
        </w:tc>
        <w:tc>
          <w:tcPr>
            <w:tcW w:w="2126" w:type="dxa"/>
          </w:tcPr>
          <w:p w14:paraId="4A9FA77D" w14:textId="045169D9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1 (0.94 – 1.32)</w:t>
            </w:r>
          </w:p>
        </w:tc>
        <w:tc>
          <w:tcPr>
            <w:tcW w:w="1418" w:type="dxa"/>
          </w:tcPr>
          <w:p w14:paraId="69E95296" w14:textId="42566EC4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10</w:t>
            </w:r>
          </w:p>
        </w:tc>
      </w:tr>
      <w:tr w:rsidR="002A07D7" w:rsidRPr="00A76822" w14:paraId="0F418CFB" w14:textId="25029C80" w:rsidTr="002A07D7">
        <w:tc>
          <w:tcPr>
            <w:tcW w:w="2830" w:type="dxa"/>
          </w:tcPr>
          <w:p w14:paraId="527124DE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>HF</w:t>
            </w:r>
          </w:p>
        </w:tc>
        <w:tc>
          <w:tcPr>
            <w:tcW w:w="2126" w:type="dxa"/>
          </w:tcPr>
          <w:p w14:paraId="553207FC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1.12 (0.99 – 1.27)</w:t>
            </w:r>
          </w:p>
        </w:tc>
        <w:tc>
          <w:tcPr>
            <w:tcW w:w="993" w:type="dxa"/>
          </w:tcPr>
          <w:p w14:paraId="7B693C77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072</w:t>
            </w:r>
          </w:p>
        </w:tc>
        <w:tc>
          <w:tcPr>
            <w:tcW w:w="2126" w:type="dxa"/>
          </w:tcPr>
          <w:p w14:paraId="4FF9B3D5" w14:textId="08E4333E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0 (0.96 – 1.26)</w:t>
            </w:r>
          </w:p>
        </w:tc>
        <w:tc>
          <w:tcPr>
            <w:tcW w:w="1418" w:type="dxa"/>
          </w:tcPr>
          <w:p w14:paraId="3974C4F3" w14:textId="358E836D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61</w:t>
            </w:r>
          </w:p>
        </w:tc>
      </w:tr>
      <w:tr w:rsidR="002A07D7" w:rsidRPr="00A76822" w14:paraId="1EBCAEBD" w14:textId="166D478F" w:rsidTr="002A07D7">
        <w:tc>
          <w:tcPr>
            <w:tcW w:w="2830" w:type="dxa"/>
          </w:tcPr>
          <w:p w14:paraId="60CA3473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 xml:space="preserve">Lung cancer </w:t>
            </w:r>
          </w:p>
        </w:tc>
        <w:tc>
          <w:tcPr>
            <w:tcW w:w="2126" w:type="dxa"/>
          </w:tcPr>
          <w:p w14:paraId="3F4FB7FD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1.30 (0.88 – 1.94)</w:t>
            </w:r>
          </w:p>
        </w:tc>
        <w:tc>
          <w:tcPr>
            <w:tcW w:w="993" w:type="dxa"/>
          </w:tcPr>
          <w:p w14:paraId="7052420C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192</w:t>
            </w:r>
          </w:p>
        </w:tc>
        <w:tc>
          <w:tcPr>
            <w:tcW w:w="2126" w:type="dxa"/>
          </w:tcPr>
          <w:p w14:paraId="5A681D72" w14:textId="3754C563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5 (0.74 – 1.79)</w:t>
            </w:r>
          </w:p>
        </w:tc>
        <w:tc>
          <w:tcPr>
            <w:tcW w:w="1418" w:type="dxa"/>
          </w:tcPr>
          <w:p w14:paraId="673E9506" w14:textId="4A254A2B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43</w:t>
            </w:r>
          </w:p>
        </w:tc>
      </w:tr>
      <w:tr w:rsidR="002A07D7" w:rsidRPr="00A76822" w14:paraId="5B06FE19" w14:textId="48DD6C10" w:rsidTr="002A07D7">
        <w:tc>
          <w:tcPr>
            <w:tcW w:w="2830" w:type="dxa"/>
          </w:tcPr>
          <w:p w14:paraId="47883D2F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 xml:space="preserve">Bronchiectasis </w:t>
            </w:r>
          </w:p>
        </w:tc>
        <w:tc>
          <w:tcPr>
            <w:tcW w:w="2126" w:type="dxa"/>
          </w:tcPr>
          <w:p w14:paraId="0DD72320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1.03 (0.85 – 1.25)</w:t>
            </w:r>
          </w:p>
        </w:tc>
        <w:tc>
          <w:tcPr>
            <w:tcW w:w="993" w:type="dxa"/>
          </w:tcPr>
          <w:p w14:paraId="116B4371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745</w:t>
            </w:r>
          </w:p>
        </w:tc>
        <w:tc>
          <w:tcPr>
            <w:tcW w:w="2126" w:type="dxa"/>
          </w:tcPr>
          <w:p w14:paraId="6BC6CAEC" w14:textId="139B4058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3 (0.85 – 1.25)</w:t>
            </w:r>
          </w:p>
        </w:tc>
        <w:tc>
          <w:tcPr>
            <w:tcW w:w="1418" w:type="dxa"/>
          </w:tcPr>
          <w:p w14:paraId="4463AABB" w14:textId="460038F3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73</w:t>
            </w:r>
          </w:p>
        </w:tc>
      </w:tr>
      <w:tr w:rsidR="002A07D7" w:rsidRPr="00A76822" w14:paraId="4553DFED" w14:textId="775473AE" w:rsidTr="002A07D7">
        <w:tc>
          <w:tcPr>
            <w:tcW w:w="2830" w:type="dxa"/>
          </w:tcPr>
          <w:p w14:paraId="364ED9D4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 xml:space="preserve">GORD </w:t>
            </w:r>
          </w:p>
        </w:tc>
        <w:tc>
          <w:tcPr>
            <w:tcW w:w="2126" w:type="dxa"/>
          </w:tcPr>
          <w:p w14:paraId="701EA86B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96 (0.85 – 1.10)</w:t>
            </w:r>
          </w:p>
        </w:tc>
        <w:tc>
          <w:tcPr>
            <w:tcW w:w="993" w:type="dxa"/>
          </w:tcPr>
          <w:p w14:paraId="63300C47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582</w:t>
            </w:r>
          </w:p>
        </w:tc>
        <w:tc>
          <w:tcPr>
            <w:tcW w:w="2126" w:type="dxa"/>
          </w:tcPr>
          <w:p w14:paraId="29136141" w14:textId="119598F9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1 (0.79 – 1.04)</w:t>
            </w:r>
          </w:p>
        </w:tc>
        <w:tc>
          <w:tcPr>
            <w:tcW w:w="1418" w:type="dxa"/>
          </w:tcPr>
          <w:p w14:paraId="6786D1E7" w14:textId="331A4201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71</w:t>
            </w:r>
          </w:p>
        </w:tc>
      </w:tr>
      <w:tr w:rsidR="002A07D7" w:rsidRPr="00A76822" w14:paraId="1DCFF60B" w14:textId="1A677C80" w:rsidTr="002A07D7">
        <w:tc>
          <w:tcPr>
            <w:tcW w:w="2830" w:type="dxa"/>
          </w:tcPr>
          <w:p w14:paraId="3DC262A9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 xml:space="preserve">Anxiety </w:t>
            </w:r>
          </w:p>
        </w:tc>
        <w:tc>
          <w:tcPr>
            <w:tcW w:w="2126" w:type="dxa"/>
          </w:tcPr>
          <w:p w14:paraId="585FD4F3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1.02 (0.90 – 1.15)</w:t>
            </w:r>
          </w:p>
        </w:tc>
        <w:tc>
          <w:tcPr>
            <w:tcW w:w="993" w:type="dxa"/>
          </w:tcPr>
          <w:p w14:paraId="6F795C1F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792</w:t>
            </w:r>
          </w:p>
        </w:tc>
        <w:tc>
          <w:tcPr>
            <w:tcW w:w="2126" w:type="dxa"/>
          </w:tcPr>
          <w:p w14:paraId="4ABCEFAB" w14:textId="1162E706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2 (0.98 – 1.27)</w:t>
            </w:r>
          </w:p>
        </w:tc>
        <w:tc>
          <w:tcPr>
            <w:tcW w:w="1418" w:type="dxa"/>
          </w:tcPr>
          <w:p w14:paraId="4D435AF9" w14:textId="1A458FAC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98</w:t>
            </w:r>
          </w:p>
        </w:tc>
      </w:tr>
      <w:tr w:rsidR="002A07D7" w:rsidRPr="00A76822" w14:paraId="5AE3F73E" w14:textId="5AB3B68E" w:rsidTr="002A07D7">
        <w:tc>
          <w:tcPr>
            <w:tcW w:w="2830" w:type="dxa"/>
          </w:tcPr>
          <w:p w14:paraId="4E1EC34F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 xml:space="preserve">Depression </w:t>
            </w:r>
          </w:p>
        </w:tc>
        <w:tc>
          <w:tcPr>
            <w:tcW w:w="2126" w:type="dxa"/>
          </w:tcPr>
          <w:p w14:paraId="49F1D900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1.01 (0.90 – 1.14)</w:t>
            </w:r>
          </w:p>
        </w:tc>
        <w:tc>
          <w:tcPr>
            <w:tcW w:w="993" w:type="dxa"/>
          </w:tcPr>
          <w:p w14:paraId="5E1EB3C8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>0.827</w:t>
            </w:r>
          </w:p>
        </w:tc>
        <w:tc>
          <w:tcPr>
            <w:tcW w:w="2126" w:type="dxa"/>
          </w:tcPr>
          <w:p w14:paraId="7676F193" w14:textId="79A57FB0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4 (1.00 – 1.29)</w:t>
            </w:r>
          </w:p>
        </w:tc>
        <w:tc>
          <w:tcPr>
            <w:tcW w:w="1418" w:type="dxa"/>
          </w:tcPr>
          <w:p w14:paraId="4C1E8252" w14:textId="5D208AB5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45</w:t>
            </w:r>
          </w:p>
        </w:tc>
      </w:tr>
      <w:tr w:rsidR="002A07D7" w:rsidRPr="00A76822" w14:paraId="367F3779" w14:textId="37BE34CD" w:rsidTr="002A07D7">
        <w:tc>
          <w:tcPr>
            <w:tcW w:w="2830" w:type="dxa"/>
          </w:tcPr>
          <w:p w14:paraId="7690DB77" w14:textId="77777777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r w:rsidRPr="00A76822">
              <w:rPr>
                <w:rFonts w:ascii="Times New Roman" w:hAnsi="Times New Roman" w:cs="Times New Roman"/>
                <w:b/>
              </w:rPr>
              <w:t xml:space="preserve">BMI </w:t>
            </w:r>
          </w:p>
          <w:p w14:paraId="2E404B2F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Normal </w:t>
            </w:r>
          </w:p>
          <w:p w14:paraId="739113BA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Underweight </w:t>
            </w:r>
            <w:r w:rsidRPr="00A76822">
              <w:rPr>
                <w:rFonts w:ascii="Times New Roman" w:hAnsi="Times New Roman" w:cs="Times New Roman"/>
              </w:rPr>
              <w:br/>
              <w:t xml:space="preserve">     Overweight</w:t>
            </w:r>
          </w:p>
          <w:p w14:paraId="1FAEB59E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Obese</w:t>
            </w:r>
          </w:p>
        </w:tc>
        <w:tc>
          <w:tcPr>
            <w:tcW w:w="2126" w:type="dxa"/>
          </w:tcPr>
          <w:p w14:paraId="065CE2D2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br/>
              <w:t>Ref</w:t>
            </w:r>
            <w:r w:rsidRPr="00A76822">
              <w:rPr>
                <w:rFonts w:ascii="Times New Roman" w:hAnsi="Times New Roman" w:cs="Times New Roman"/>
              </w:rPr>
              <w:br/>
              <w:t>1.40 (1.18 – 1.64)</w:t>
            </w:r>
            <w:r w:rsidRPr="00A76822">
              <w:rPr>
                <w:rFonts w:ascii="Times New Roman" w:hAnsi="Times New Roman" w:cs="Times New Roman"/>
              </w:rPr>
              <w:br/>
              <w:t>0.78 (0.73 – 0.84)</w:t>
            </w:r>
            <w:r w:rsidRPr="00A76822">
              <w:rPr>
                <w:rFonts w:ascii="Times New Roman" w:hAnsi="Times New Roman" w:cs="Times New Roman"/>
              </w:rPr>
              <w:br/>
              <w:t>0.82 (0.76 – 0.89)</w:t>
            </w:r>
          </w:p>
        </w:tc>
        <w:tc>
          <w:tcPr>
            <w:tcW w:w="993" w:type="dxa"/>
          </w:tcPr>
          <w:p w14:paraId="34763941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br/>
              <w:t>Ref</w:t>
            </w:r>
            <w:r w:rsidRPr="00A76822">
              <w:rPr>
                <w:rFonts w:ascii="Times New Roman" w:hAnsi="Times New Roman" w:cs="Times New Roman"/>
              </w:rPr>
              <w:br/>
              <w:t>&lt;0.001</w:t>
            </w:r>
            <w:r w:rsidRPr="00A76822">
              <w:rPr>
                <w:rFonts w:ascii="Times New Roman" w:hAnsi="Times New Roman" w:cs="Times New Roman"/>
              </w:rPr>
              <w:br/>
              <w:t>&lt;0.001</w:t>
            </w:r>
            <w:r w:rsidRPr="00A76822">
              <w:rPr>
                <w:rFonts w:ascii="Times New Roman" w:hAnsi="Times New Roman" w:cs="Times New Roman"/>
              </w:rPr>
              <w:br/>
              <w:t>&lt;0.001</w:t>
            </w:r>
          </w:p>
        </w:tc>
        <w:tc>
          <w:tcPr>
            <w:tcW w:w="2126" w:type="dxa"/>
          </w:tcPr>
          <w:p w14:paraId="79189C1E" w14:textId="447620B0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Ref</w:t>
            </w:r>
            <w:r>
              <w:rPr>
                <w:rFonts w:ascii="Times New Roman" w:hAnsi="Times New Roman" w:cs="Times New Roman"/>
              </w:rPr>
              <w:br/>
              <w:t>1.13 (0.95 – 1.33)</w:t>
            </w:r>
            <w:r>
              <w:rPr>
                <w:rFonts w:ascii="Times New Roman" w:hAnsi="Times New Roman" w:cs="Times New Roman"/>
              </w:rPr>
              <w:br/>
              <w:t>0.90 (0.83 – 0.97)</w:t>
            </w:r>
            <w:r>
              <w:rPr>
                <w:rFonts w:ascii="Times New Roman" w:hAnsi="Times New Roman" w:cs="Times New Roman"/>
              </w:rPr>
              <w:br/>
              <w:t>0.92 (0.84 – 0.99)</w:t>
            </w:r>
          </w:p>
        </w:tc>
        <w:tc>
          <w:tcPr>
            <w:tcW w:w="1418" w:type="dxa"/>
          </w:tcPr>
          <w:p w14:paraId="402A330B" w14:textId="02D0DF1A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Ref</w:t>
            </w:r>
            <w:r>
              <w:rPr>
                <w:rFonts w:ascii="Times New Roman" w:hAnsi="Times New Roman" w:cs="Times New Roman"/>
              </w:rPr>
              <w:br/>
              <w:t>0.165</w:t>
            </w:r>
            <w:r>
              <w:rPr>
                <w:rFonts w:ascii="Times New Roman" w:hAnsi="Times New Roman" w:cs="Times New Roman"/>
              </w:rPr>
              <w:br/>
              <w:t>0.006</w:t>
            </w:r>
            <w:r>
              <w:rPr>
                <w:rFonts w:ascii="Times New Roman" w:hAnsi="Times New Roman" w:cs="Times New Roman"/>
              </w:rPr>
              <w:br/>
              <w:t>0.027</w:t>
            </w:r>
          </w:p>
        </w:tc>
      </w:tr>
      <w:tr w:rsidR="002A07D7" w:rsidRPr="00A76822" w14:paraId="2C174B48" w14:textId="6F39A263" w:rsidTr="002A07D7">
        <w:tc>
          <w:tcPr>
            <w:tcW w:w="2830" w:type="dxa"/>
          </w:tcPr>
          <w:p w14:paraId="497FF406" w14:textId="55FF7835" w:rsidR="002A07D7" w:rsidRPr="00A76822" w:rsidRDefault="002A07D7" w:rsidP="002A07D7">
            <w:pPr>
              <w:rPr>
                <w:rFonts w:ascii="Times New Roman" w:hAnsi="Times New Roman" w:cs="Times New Roman"/>
                <w:b/>
              </w:rPr>
            </w:pPr>
            <w:proofErr w:type="spellStart"/>
            <w:r w:rsidRPr="00A76822">
              <w:rPr>
                <w:rFonts w:ascii="Times New Roman" w:hAnsi="Times New Roman" w:cs="Times New Roman"/>
                <w:b/>
              </w:rPr>
              <w:t>mMRC</w:t>
            </w:r>
            <w:proofErr w:type="spellEnd"/>
            <w:r w:rsidRPr="00A76822">
              <w:rPr>
                <w:rFonts w:ascii="Times New Roman" w:hAnsi="Times New Roman" w:cs="Times New Roman"/>
                <w:b/>
              </w:rPr>
              <w:t xml:space="preserve"> </w:t>
            </w:r>
          </w:p>
          <w:p w14:paraId="4CC16691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0</w:t>
            </w:r>
          </w:p>
          <w:p w14:paraId="3288A118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1</w:t>
            </w:r>
          </w:p>
          <w:p w14:paraId="3E98D615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2</w:t>
            </w:r>
          </w:p>
          <w:p w14:paraId="0859BE98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3</w:t>
            </w:r>
          </w:p>
          <w:p w14:paraId="75F19453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4</w:t>
            </w:r>
          </w:p>
        </w:tc>
        <w:tc>
          <w:tcPr>
            <w:tcW w:w="2126" w:type="dxa"/>
          </w:tcPr>
          <w:p w14:paraId="1B3FE434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br/>
              <w:t>Ref</w:t>
            </w:r>
            <w:r w:rsidRPr="00A76822">
              <w:rPr>
                <w:rFonts w:ascii="Times New Roman" w:hAnsi="Times New Roman" w:cs="Times New Roman"/>
              </w:rPr>
              <w:br/>
              <w:t>1.14 (1.05 – 1.23)</w:t>
            </w:r>
            <w:r w:rsidRPr="00A76822">
              <w:rPr>
                <w:rFonts w:ascii="Times New Roman" w:hAnsi="Times New Roman" w:cs="Times New Roman"/>
              </w:rPr>
              <w:br/>
              <w:t>1.23 (1.12 – 1.35)</w:t>
            </w:r>
            <w:r w:rsidRPr="00A76822">
              <w:rPr>
                <w:rFonts w:ascii="Times New Roman" w:hAnsi="Times New Roman" w:cs="Times New Roman"/>
              </w:rPr>
              <w:br/>
              <w:t>1.33 (1.19 – 1.49)</w:t>
            </w:r>
            <w:r w:rsidRPr="00A76822">
              <w:rPr>
                <w:rFonts w:ascii="Times New Roman" w:hAnsi="Times New Roman" w:cs="Times New Roman"/>
              </w:rPr>
              <w:br/>
              <w:t>1.18 (0.94 – 1.47)</w:t>
            </w:r>
          </w:p>
        </w:tc>
        <w:tc>
          <w:tcPr>
            <w:tcW w:w="993" w:type="dxa"/>
          </w:tcPr>
          <w:p w14:paraId="7D2268B1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br/>
              <w:t>Ref</w:t>
            </w:r>
            <w:r w:rsidRPr="00A76822">
              <w:rPr>
                <w:rFonts w:ascii="Times New Roman" w:hAnsi="Times New Roman" w:cs="Times New Roman"/>
              </w:rPr>
              <w:br/>
              <w:t>0.002</w:t>
            </w:r>
            <w:r w:rsidRPr="00A76822">
              <w:rPr>
                <w:rFonts w:ascii="Times New Roman" w:hAnsi="Times New Roman" w:cs="Times New Roman"/>
              </w:rPr>
              <w:br/>
              <w:t>&lt;0.001</w:t>
            </w:r>
            <w:r w:rsidRPr="00A76822">
              <w:rPr>
                <w:rFonts w:ascii="Times New Roman" w:hAnsi="Times New Roman" w:cs="Times New Roman"/>
              </w:rPr>
              <w:br/>
              <w:t>&lt;0.001</w:t>
            </w:r>
            <w:r w:rsidRPr="00A76822">
              <w:rPr>
                <w:rFonts w:ascii="Times New Roman" w:hAnsi="Times New Roman" w:cs="Times New Roman"/>
              </w:rPr>
              <w:br/>
              <w:t>0.147</w:t>
            </w:r>
          </w:p>
        </w:tc>
        <w:tc>
          <w:tcPr>
            <w:tcW w:w="2126" w:type="dxa"/>
          </w:tcPr>
          <w:p w14:paraId="2C534E92" w14:textId="220B8FC9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Ref</w:t>
            </w:r>
            <w:r>
              <w:rPr>
                <w:rFonts w:ascii="Times New Roman" w:hAnsi="Times New Roman" w:cs="Times New Roman"/>
              </w:rPr>
              <w:br/>
              <w:t>1.02 (0.94 – 1.11)</w:t>
            </w:r>
            <w:r>
              <w:rPr>
                <w:rFonts w:ascii="Times New Roman" w:hAnsi="Times New Roman" w:cs="Times New Roman"/>
              </w:rPr>
              <w:br/>
              <w:t>1.16 (1.05 – 1.28)</w:t>
            </w:r>
            <w:r>
              <w:rPr>
                <w:rFonts w:ascii="Times New Roman" w:hAnsi="Times New Roman" w:cs="Times New Roman"/>
              </w:rPr>
              <w:br/>
              <w:t>1.16 (1.02 – 1.31)</w:t>
            </w:r>
            <w:r>
              <w:rPr>
                <w:rFonts w:ascii="Times New Roman" w:hAnsi="Times New Roman" w:cs="Times New Roman"/>
              </w:rPr>
              <w:br/>
              <w:t>1.08 (0.83 – 1.41)</w:t>
            </w:r>
          </w:p>
        </w:tc>
        <w:tc>
          <w:tcPr>
            <w:tcW w:w="1418" w:type="dxa"/>
          </w:tcPr>
          <w:p w14:paraId="12FA027F" w14:textId="3097D35C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Ref</w:t>
            </w:r>
            <w:r>
              <w:rPr>
                <w:rFonts w:ascii="Times New Roman" w:hAnsi="Times New Roman" w:cs="Times New Roman"/>
              </w:rPr>
              <w:br/>
              <w:t>0.644</w:t>
            </w:r>
            <w:r>
              <w:rPr>
                <w:rFonts w:ascii="Times New Roman" w:hAnsi="Times New Roman" w:cs="Times New Roman"/>
              </w:rPr>
              <w:br/>
              <w:t>0.003</w:t>
            </w:r>
            <w:r>
              <w:rPr>
                <w:rFonts w:ascii="Times New Roman" w:hAnsi="Times New Roman" w:cs="Times New Roman"/>
              </w:rPr>
              <w:br/>
              <w:t>0.020</w:t>
            </w:r>
            <w:r>
              <w:rPr>
                <w:rFonts w:ascii="Times New Roman" w:hAnsi="Times New Roman" w:cs="Times New Roman"/>
              </w:rPr>
              <w:br/>
              <w:t>0.567</w:t>
            </w:r>
          </w:p>
        </w:tc>
      </w:tr>
      <w:tr w:rsidR="002A07D7" w:rsidRPr="00A76822" w14:paraId="7F7BE938" w14:textId="51531B75" w:rsidTr="002A07D7">
        <w:tc>
          <w:tcPr>
            <w:tcW w:w="2830" w:type="dxa"/>
          </w:tcPr>
          <w:p w14:paraId="14AFE219" w14:textId="4D43A14D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  <w:b/>
              </w:rPr>
              <w:t>Airflow obstruction</w:t>
            </w:r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br/>
              <w:t xml:space="preserve">     Mild</w:t>
            </w:r>
          </w:p>
          <w:p w14:paraId="3A81A3DC" w14:textId="48825F4E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  Moderate</w:t>
            </w:r>
          </w:p>
          <w:p w14:paraId="1A781367" w14:textId="254A1C6C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  Severe</w:t>
            </w:r>
          </w:p>
          <w:p w14:paraId="0B8D2027" w14:textId="20A3A711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  Very severe </w:t>
            </w:r>
          </w:p>
        </w:tc>
        <w:tc>
          <w:tcPr>
            <w:tcW w:w="2126" w:type="dxa"/>
          </w:tcPr>
          <w:p w14:paraId="76F1614B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br/>
              <w:t>Ref</w:t>
            </w:r>
            <w:r w:rsidRPr="00A76822">
              <w:rPr>
                <w:rFonts w:ascii="Times New Roman" w:hAnsi="Times New Roman" w:cs="Times New Roman"/>
              </w:rPr>
              <w:br/>
              <w:t>0.65 (0.59 – 0.71)</w:t>
            </w:r>
            <w:r w:rsidRPr="00A76822">
              <w:rPr>
                <w:rFonts w:ascii="Times New Roman" w:hAnsi="Times New Roman" w:cs="Times New Roman"/>
              </w:rPr>
              <w:br/>
              <w:t>0.53 (0.45 – 0.62)</w:t>
            </w:r>
            <w:r w:rsidRPr="00A76822">
              <w:rPr>
                <w:rFonts w:ascii="Times New Roman" w:hAnsi="Times New Roman" w:cs="Times New Roman"/>
              </w:rPr>
              <w:br/>
              <w:t>0.29 (0.21 – 0.39)</w:t>
            </w:r>
          </w:p>
        </w:tc>
        <w:tc>
          <w:tcPr>
            <w:tcW w:w="993" w:type="dxa"/>
          </w:tcPr>
          <w:p w14:paraId="252E6240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br/>
              <w:t>Ref</w:t>
            </w:r>
            <w:r w:rsidRPr="00A76822">
              <w:rPr>
                <w:rFonts w:ascii="Times New Roman" w:hAnsi="Times New Roman" w:cs="Times New Roman"/>
              </w:rPr>
              <w:br/>
              <w:t>&lt;0.001</w:t>
            </w:r>
            <w:r w:rsidRPr="00A76822">
              <w:rPr>
                <w:rFonts w:ascii="Times New Roman" w:hAnsi="Times New Roman" w:cs="Times New Roman"/>
              </w:rPr>
              <w:br/>
              <w:t>&lt;0.001</w:t>
            </w:r>
            <w:r w:rsidRPr="00A76822">
              <w:rPr>
                <w:rFonts w:ascii="Times New Roman" w:hAnsi="Times New Roman" w:cs="Times New Roman"/>
              </w:rPr>
              <w:br/>
              <w:t>&lt;0.001</w:t>
            </w:r>
          </w:p>
        </w:tc>
        <w:tc>
          <w:tcPr>
            <w:tcW w:w="2126" w:type="dxa"/>
          </w:tcPr>
          <w:p w14:paraId="22B17F87" w14:textId="4B9449E3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Ref</w:t>
            </w:r>
            <w:r>
              <w:rPr>
                <w:rFonts w:ascii="Times New Roman" w:hAnsi="Times New Roman" w:cs="Times New Roman"/>
              </w:rPr>
              <w:br/>
              <w:t>1.02 (0.95 – 1.10)</w:t>
            </w:r>
            <w:r>
              <w:rPr>
                <w:rFonts w:ascii="Times New Roman" w:hAnsi="Times New Roman" w:cs="Times New Roman"/>
              </w:rPr>
              <w:br/>
              <w:t>1.27 (1.14 – 1.41)</w:t>
            </w:r>
            <w:r>
              <w:rPr>
                <w:rFonts w:ascii="Times New Roman" w:hAnsi="Times New Roman" w:cs="Times New Roman"/>
              </w:rPr>
              <w:br/>
              <w:t>1.67 (1.36 – 2.04)</w:t>
            </w:r>
          </w:p>
        </w:tc>
        <w:tc>
          <w:tcPr>
            <w:tcW w:w="1418" w:type="dxa"/>
          </w:tcPr>
          <w:p w14:paraId="0E763111" w14:textId="12E35EA9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Ref</w:t>
            </w:r>
            <w:r>
              <w:rPr>
                <w:rFonts w:ascii="Times New Roman" w:hAnsi="Times New Roman" w:cs="Times New Roman"/>
              </w:rPr>
              <w:br/>
              <w:t>0.597</w:t>
            </w:r>
            <w:r>
              <w:rPr>
                <w:rFonts w:ascii="Times New Roman" w:hAnsi="Times New Roman" w:cs="Times New Roman"/>
              </w:rPr>
              <w:br/>
              <w:t>&lt;0.001</w:t>
            </w:r>
            <w:r>
              <w:rPr>
                <w:rFonts w:ascii="Times New Roman" w:hAnsi="Times New Roman" w:cs="Times New Roman"/>
              </w:rPr>
              <w:br/>
              <w:t>&lt;0.001</w:t>
            </w:r>
          </w:p>
        </w:tc>
      </w:tr>
      <w:tr w:rsidR="002A07D7" w:rsidRPr="00A76822" w14:paraId="5A8BE994" w14:textId="54938F79" w:rsidTr="002A07D7">
        <w:tc>
          <w:tcPr>
            <w:tcW w:w="2830" w:type="dxa"/>
          </w:tcPr>
          <w:p w14:paraId="4FAEFD7B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  <w:b/>
              </w:rPr>
              <w:t>AECOPD frequency</w:t>
            </w:r>
            <w:r w:rsidRPr="00A76822">
              <w:rPr>
                <w:rFonts w:ascii="Times New Roman" w:hAnsi="Times New Roman" w:cs="Times New Roman"/>
              </w:rPr>
              <w:br/>
              <w:t xml:space="preserve">     0</w:t>
            </w:r>
          </w:p>
          <w:p w14:paraId="073F4682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1 moderate, no severe</w:t>
            </w:r>
          </w:p>
          <w:p w14:paraId="21808F24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t xml:space="preserve">     2 </w:t>
            </w:r>
            <w:proofErr w:type="gramStart"/>
            <w:r w:rsidRPr="00A76822">
              <w:rPr>
                <w:rFonts w:ascii="Times New Roman" w:hAnsi="Times New Roman" w:cs="Times New Roman"/>
              </w:rPr>
              <w:t>moderate</w:t>
            </w:r>
            <w:proofErr w:type="gramEnd"/>
            <w:r w:rsidRPr="00A76822">
              <w:rPr>
                <w:rFonts w:ascii="Times New Roman" w:hAnsi="Times New Roman" w:cs="Times New Roman"/>
              </w:rPr>
              <w:t>, no severe</w:t>
            </w:r>
            <w:r w:rsidRPr="00A76822">
              <w:rPr>
                <w:rFonts w:ascii="Times New Roman" w:hAnsi="Times New Roman" w:cs="Times New Roman"/>
              </w:rPr>
              <w:br/>
              <w:t xml:space="preserve">     ≥3 moderate, no severe</w:t>
            </w:r>
            <w:r w:rsidRPr="00A76822">
              <w:rPr>
                <w:rFonts w:ascii="Times New Roman" w:hAnsi="Times New Roman" w:cs="Times New Roman"/>
              </w:rPr>
              <w:br/>
              <w:t xml:space="preserve">     1 severe, any moderate</w:t>
            </w:r>
            <w:r w:rsidRPr="00A76822">
              <w:rPr>
                <w:rFonts w:ascii="Times New Roman" w:hAnsi="Times New Roman" w:cs="Times New Roman"/>
              </w:rPr>
              <w:br/>
              <w:t xml:space="preserve">     ≥2 severe, any moderate</w:t>
            </w:r>
          </w:p>
        </w:tc>
        <w:tc>
          <w:tcPr>
            <w:tcW w:w="2126" w:type="dxa"/>
          </w:tcPr>
          <w:p w14:paraId="3B84366A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br/>
              <w:t>Ref</w:t>
            </w:r>
            <w:r w:rsidRPr="00A76822">
              <w:rPr>
                <w:rFonts w:ascii="Times New Roman" w:hAnsi="Times New Roman" w:cs="Times New Roman"/>
              </w:rPr>
              <w:br/>
              <w:t>1.01 (0.93 – 1.08)</w:t>
            </w:r>
            <w:r w:rsidRPr="00A76822">
              <w:rPr>
                <w:rFonts w:ascii="Times New Roman" w:hAnsi="Times New Roman" w:cs="Times New Roman"/>
              </w:rPr>
              <w:br/>
              <w:t>0.96 (0.88 – 1.06)</w:t>
            </w:r>
            <w:r w:rsidRPr="00A76822">
              <w:rPr>
                <w:rFonts w:ascii="Times New Roman" w:hAnsi="Times New Roman" w:cs="Times New Roman"/>
              </w:rPr>
              <w:br/>
              <w:t>0.99 (0.91 – 1.09)</w:t>
            </w:r>
            <w:r w:rsidRPr="00A76822">
              <w:rPr>
                <w:rFonts w:ascii="Times New Roman" w:hAnsi="Times New Roman" w:cs="Times New Roman"/>
              </w:rPr>
              <w:br/>
              <w:t>1.17 (1.00 – 1.37)</w:t>
            </w:r>
            <w:r w:rsidRPr="00A76822">
              <w:rPr>
                <w:rFonts w:ascii="Times New Roman" w:hAnsi="Times New Roman" w:cs="Times New Roman"/>
              </w:rPr>
              <w:br/>
              <w:t>1.27 (0.92 – 1.75)</w:t>
            </w:r>
          </w:p>
        </w:tc>
        <w:tc>
          <w:tcPr>
            <w:tcW w:w="993" w:type="dxa"/>
          </w:tcPr>
          <w:p w14:paraId="5A2863DD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br/>
              <w:t>Ref</w:t>
            </w:r>
            <w:r w:rsidRPr="00A76822">
              <w:rPr>
                <w:rFonts w:ascii="Times New Roman" w:hAnsi="Times New Roman" w:cs="Times New Roman"/>
              </w:rPr>
              <w:br/>
              <w:t>0.896</w:t>
            </w:r>
            <w:r w:rsidRPr="00A76822">
              <w:rPr>
                <w:rFonts w:ascii="Times New Roman" w:hAnsi="Times New Roman" w:cs="Times New Roman"/>
              </w:rPr>
              <w:br/>
              <w:t>0.441</w:t>
            </w:r>
            <w:r w:rsidRPr="00A76822">
              <w:rPr>
                <w:rFonts w:ascii="Times New Roman" w:hAnsi="Times New Roman" w:cs="Times New Roman"/>
              </w:rPr>
              <w:br/>
              <w:t>0.907</w:t>
            </w:r>
            <w:r w:rsidRPr="00A76822">
              <w:rPr>
                <w:rFonts w:ascii="Times New Roman" w:hAnsi="Times New Roman" w:cs="Times New Roman"/>
              </w:rPr>
              <w:br/>
              <w:t>0.047</w:t>
            </w:r>
            <w:r w:rsidRPr="00A76822">
              <w:rPr>
                <w:rFonts w:ascii="Times New Roman" w:hAnsi="Times New Roman" w:cs="Times New Roman"/>
              </w:rPr>
              <w:br/>
              <w:t>0.149</w:t>
            </w:r>
          </w:p>
        </w:tc>
        <w:tc>
          <w:tcPr>
            <w:tcW w:w="2126" w:type="dxa"/>
          </w:tcPr>
          <w:p w14:paraId="607EA344" w14:textId="37B3410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Ref</w:t>
            </w:r>
            <w:r>
              <w:rPr>
                <w:rFonts w:ascii="Times New Roman" w:hAnsi="Times New Roman" w:cs="Times New Roman"/>
              </w:rPr>
              <w:br/>
              <w:t>1.01 (0.93 – 1.09)</w:t>
            </w:r>
            <w:r>
              <w:rPr>
                <w:rFonts w:ascii="Times New Roman" w:hAnsi="Times New Roman" w:cs="Times New Roman"/>
              </w:rPr>
              <w:br/>
              <w:t>0.94 (0.85 – 1.03)</w:t>
            </w:r>
            <w:r>
              <w:rPr>
                <w:rFonts w:ascii="Times New Roman" w:hAnsi="Times New Roman" w:cs="Times New Roman"/>
              </w:rPr>
              <w:br/>
              <w:t>1.12 (1.02 – 1.24)</w:t>
            </w:r>
            <w:r>
              <w:rPr>
                <w:rFonts w:ascii="Times New Roman" w:hAnsi="Times New Roman" w:cs="Times New Roman"/>
              </w:rPr>
              <w:br/>
              <w:t>1.13 (0.95 – 1.33)</w:t>
            </w:r>
            <w:r>
              <w:rPr>
                <w:rFonts w:ascii="Times New Roman" w:hAnsi="Times New Roman" w:cs="Times New Roman"/>
              </w:rPr>
              <w:br/>
              <w:t>1.25 (0.87 – 1.78)</w:t>
            </w:r>
          </w:p>
        </w:tc>
        <w:tc>
          <w:tcPr>
            <w:tcW w:w="1418" w:type="dxa"/>
          </w:tcPr>
          <w:p w14:paraId="754A608F" w14:textId="72D275E4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Ref</w:t>
            </w:r>
            <w:r>
              <w:rPr>
                <w:rFonts w:ascii="Times New Roman" w:hAnsi="Times New Roman" w:cs="Times New Roman"/>
              </w:rPr>
              <w:br/>
              <w:t>0.859</w:t>
            </w:r>
            <w:r>
              <w:rPr>
                <w:rFonts w:ascii="Times New Roman" w:hAnsi="Times New Roman" w:cs="Times New Roman"/>
              </w:rPr>
              <w:br/>
              <w:t>0.194</w:t>
            </w:r>
            <w:r>
              <w:rPr>
                <w:rFonts w:ascii="Times New Roman" w:hAnsi="Times New Roman" w:cs="Times New Roman"/>
              </w:rPr>
              <w:br/>
              <w:t>0.016</w:t>
            </w:r>
            <w:r>
              <w:rPr>
                <w:rFonts w:ascii="Times New Roman" w:hAnsi="Times New Roman" w:cs="Times New Roman"/>
              </w:rPr>
              <w:br/>
              <w:t>0.165</w:t>
            </w:r>
            <w:r>
              <w:rPr>
                <w:rFonts w:ascii="Times New Roman" w:hAnsi="Times New Roman" w:cs="Times New Roman"/>
              </w:rPr>
              <w:br/>
              <w:t>0.226</w:t>
            </w:r>
          </w:p>
        </w:tc>
      </w:tr>
      <w:tr w:rsidR="002A07D7" w:rsidRPr="00EB19B0" w14:paraId="5D67D6F0" w14:textId="18B2530F" w:rsidTr="002A07D7">
        <w:tc>
          <w:tcPr>
            <w:tcW w:w="2830" w:type="dxa"/>
          </w:tcPr>
          <w:p w14:paraId="448CB9DE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  <w:b/>
              </w:rPr>
              <w:t>COPD medication</w:t>
            </w:r>
            <w:r w:rsidRPr="00A76822">
              <w:rPr>
                <w:rFonts w:ascii="Times New Roman" w:hAnsi="Times New Roman" w:cs="Times New Roman"/>
              </w:rPr>
              <w:t xml:space="preserve"> </w:t>
            </w:r>
            <w:r w:rsidRPr="00A76822">
              <w:rPr>
                <w:rFonts w:ascii="Times New Roman" w:hAnsi="Times New Roman" w:cs="Times New Roman"/>
              </w:rPr>
              <w:br/>
              <w:t xml:space="preserve">      Non-ICS combinations</w:t>
            </w:r>
            <w:r w:rsidRPr="00A76822">
              <w:rPr>
                <w:rFonts w:ascii="Times New Roman" w:hAnsi="Times New Roman" w:cs="Times New Roman"/>
              </w:rPr>
              <w:br/>
              <w:t xml:space="preserve">     ICS combinations</w:t>
            </w:r>
          </w:p>
        </w:tc>
        <w:tc>
          <w:tcPr>
            <w:tcW w:w="2126" w:type="dxa"/>
          </w:tcPr>
          <w:p w14:paraId="634A2684" w14:textId="77777777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br/>
              <w:t>Ref</w:t>
            </w:r>
            <w:r w:rsidRPr="00A76822">
              <w:rPr>
                <w:rFonts w:ascii="Times New Roman" w:hAnsi="Times New Roman" w:cs="Times New Roman"/>
              </w:rPr>
              <w:br/>
              <w:t>1.10 (1.03 – 1.18)</w:t>
            </w:r>
          </w:p>
        </w:tc>
        <w:tc>
          <w:tcPr>
            <w:tcW w:w="993" w:type="dxa"/>
          </w:tcPr>
          <w:p w14:paraId="2EB47E8E" w14:textId="77777777" w:rsidR="002A07D7" w:rsidRPr="00EB19B0" w:rsidRDefault="002A07D7" w:rsidP="002A07D7">
            <w:pPr>
              <w:rPr>
                <w:rFonts w:ascii="Times New Roman" w:hAnsi="Times New Roman" w:cs="Times New Roman"/>
              </w:rPr>
            </w:pPr>
            <w:r w:rsidRPr="00A76822">
              <w:rPr>
                <w:rFonts w:ascii="Times New Roman" w:hAnsi="Times New Roman" w:cs="Times New Roman"/>
              </w:rPr>
              <w:br/>
              <w:t>Ref</w:t>
            </w:r>
            <w:r w:rsidRPr="00A76822">
              <w:rPr>
                <w:rFonts w:ascii="Times New Roman" w:hAnsi="Times New Roman" w:cs="Times New Roman"/>
              </w:rPr>
              <w:br/>
              <w:t>0.003</w:t>
            </w:r>
          </w:p>
        </w:tc>
        <w:tc>
          <w:tcPr>
            <w:tcW w:w="2126" w:type="dxa"/>
          </w:tcPr>
          <w:p w14:paraId="3319E0BF" w14:textId="0F01AF8E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Ref</w:t>
            </w:r>
            <w:r>
              <w:rPr>
                <w:rFonts w:ascii="Times New Roman" w:hAnsi="Times New Roman" w:cs="Times New Roman"/>
              </w:rPr>
              <w:br/>
              <w:t>1.04 (0.97 – 1.12)</w:t>
            </w:r>
          </w:p>
        </w:tc>
        <w:tc>
          <w:tcPr>
            <w:tcW w:w="1418" w:type="dxa"/>
          </w:tcPr>
          <w:p w14:paraId="02CFCF44" w14:textId="4EB89AA6" w:rsidR="002A07D7" w:rsidRPr="00A76822" w:rsidRDefault="002A07D7" w:rsidP="002A07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br/>
              <w:t>Ref</w:t>
            </w:r>
            <w:r>
              <w:rPr>
                <w:rFonts w:ascii="Times New Roman" w:hAnsi="Times New Roman" w:cs="Times New Roman"/>
              </w:rPr>
              <w:br/>
              <w:t>0.271</w:t>
            </w:r>
          </w:p>
        </w:tc>
      </w:tr>
    </w:tbl>
    <w:p w14:paraId="5D4F569C" w14:textId="61E4FB4E" w:rsidR="00B05D9B" w:rsidRDefault="00B05D9B" w:rsidP="00B05D9B">
      <w:pPr>
        <w:rPr>
          <w:rFonts w:ascii="Times New Roman" w:hAnsi="Times New Roman" w:cs="Times New Roman"/>
          <w:sz w:val="24"/>
        </w:rPr>
      </w:pPr>
    </w:p>
    <w:p w14:paraId="47BA82DA" w14:textId="77777777" w:rsidR="00B05D9B" w:rsidRDefault="00B05D9B" w:rsidP="00B05D9B"/>
    <w:p w14:paraId="67D15926" w14:textId="691345C0" w:rsidR="00CD095C" w:rsidRDefault="00DA544B" w:rsidP="00FF6F4B">
      <w:pPr>
        <w:pStyle w:val="Heading1"/>
        <w:rPr>
          <w:rFonts w:ascii="Times New Roman" w:hAnsi="Times New Roman" w:cs="Times New Roman"/>
          <w:color w:val="auto"/>
          <w:sz w:val="24"/>
          <w:szCs w:val="24"/>
        </w:rPr>
      </w:pPr>
      <w:bookmarkStart w:id="10" w:name="_Toc54365218"/>
      <w:r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>F</w:t>
      </w:r>
      <w:r w:rsidR="00B7170D" w:rsidRPr="00E72FA3">
        <w:rPr>
          <w:rFonts w:ascii="Times New Roman" w:hAnsi="Times New Roman" w:cs="Times New Roman"/>
          <w:b/>
          <w:color w:val="auto"/>
          <w:sz w:val="24"/>
          <w:szCs w:val="24"/>
        </w:rPr>
        <w:t>igure E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>2</w:t>
      </w:r>
      <w:r w:rsidR="00CD095C" w:rsidRPr="00E72FA3">
        <w:rPr>
          <w:rFonts w:ascii="Times New Roman" w:hAnsi="Times New Roman" w:cs="Times New Roman"/>
          <w:color w:val="auto"/>
          <w:sz w:val="24"/>
          <w:szCs w:val="24"/>
        </w:rPr>
        <w:t>: Summary of significant associations between baseline characteristics and lung function</w:t>
      </w:r>
      <w:r w:rsidR="00CD095C" w:rsidRPr="00E72FA3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 xml:space="preserve"> </w:t>
      </w:r>
      <w:r w:rsidR="00CD095C" w:rsidRPr="00E72FA3">
        <w:rPr>
          <w:rFonts w:ascii="Times New Roman" w:hAnsi="Times New Roman" w:cs="Times New Roman"/>
          <w:color w:val="auto"/>
          <w:sz w:val="24"/>
          <w:szCs w:val="24"/>
        </w:rPr>
        <w:t>decline</w:t>
      </w:r>
      <w:bookmarkEnd w:id="10"/>
      <w:r w:rsidR="00644F89" w:rsidRPr="00FF6F4B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</w:p>
    <w:tbl>
      <w:tblPr>
        <w:tblStyle w:val="TableGrid"/>
        <w:tblW w:w="8784" w:type="dxa"/>
        <w:tblLayout w:type="fixed"/>
        <w:tblLook w:val="04A0" w:firstRow="1" w:lastRow="0" w:firstColumn="1" w:lastColumn="0" w:noHBand="0" w:noVBand="1"/>
      </w:tblPr>
      <w:tblGrid>
        <w:gridCol w:w="2110"/>
        <w:gridCol w:w="579"/>
        <w:gridCol w:w="708"/>
        <w:gridCol w:w="709"/>
        <w:gridCol w:w="709"/>
        <w:gridCol w:w="709"/>
        <w:gridCol w:w="567"/>
        <w:gridCol w:w="708"/>
        <w:gridCol w:w="567"/>
        <w:gridCol w:w="709"/>
        <w:gridCol w:w="709"/>
      </w:tblGrid>
      <w:tr w:rsidR="006039CE" w:rsidRPr="00B7170D" w14:paraId="02743381" w14:textId="77777777" w:rsidTr="00F443C9">
        <w:trPr>
          <w:cantSplit/>
          <w:trHeight w:val="845"/>
        </w:trPr>
        <w:tc>
          <w:tcPr>
            <w:tcW w:w="2110" w:type="dxa"/>
          </w:tcPr>
          <w:p w14:paraId="632B432C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1996" w:type="dxa"/>
            <w:gridSpan w:val="3"/>
          </w:tcPr>
          <w:p w14:paraId="0DBCE0BB" w14:textId="77777777" w:rsidR="006039CE" w:rsidRPr="00B7170D" w:rsidRDefault="006039CE" w:rsidP="00F443C9">
            <w:pPr>
              <w:rPr>
                <w:b/>
              </w:rPr>
            </w:pPr>
            <w:r w:rsidRPr="00B7170D">
              <w:rPr>
                <w:b/>
              </w:rPr>
              <w:t>FEV1 cohort</w:t>
            </w:r>
          </w:p>
        </w:tc>
        <w:tc>
          <w:tcPr>
            <w:tcW w:w="1418" w:type="dxa"/>
            <w:gridSpan w:val="2"/>
          </w:tcPr>
          <w:p w14:paraId="22060F12" w14:textId="77777777" w:rsidR="006039CE" w:rsidRPr="00B7170D" w:rsidRDefault="006039CE" w:rsidP="00F443C9">
            <w:pPr>
              <w:rPr>
                <w:b/>
              </w:rPr>
            </w:pPr>
            <w:r w:rsidRPr="00B7170D">
              <w:rPr>
                <w:b/>
              </w:rPr>
              <w:t>Sensitivity FEV1 cohort</w:t>
            </w:r>
          </w:p>
        </w:tc>
        <w:tc>
          <w:tcPr>
            <w:tcW w:w="567" w:type="dxa"/>
            <w:vMerge w:val="restart"/>
            <w:shd w:val="clear" w:color="auto" w:fill="E7E6E6" w:themeFill="background2"/>
            <w:textDirection w:val="btLr"/>
          </w:tcPr>
          <w:p w14:paraId="5D7CF4A9" w14:textId="77777777" w:rsidR="006039CE" w:rsidRPr="00B7170D" w:rsidRDefault="006039CE" w:rsidP="00F443C9">
            <w:pPr>
              <w:ind w:left="113" w:right="113"/>
              <w:rPr>
                <w:b/>
              </w:rPr>
            </w:pPr>
          </w:p>
        </w:tc>
        <w:tc>
          <w:tcPr>
            <w:tcW w:w="1275" w:type="dxa"/>
            <w:gridSpan w:val="2"/>
          </w:tcPr>
          <w:p w14:paraId="1DC2F068" w14:textId="77777777" w:rsidR="006039CE" w:rsidRPr="00B7170D" w:rsidRDefault="006039CE" w:rsidP="00F443C9">
            <w:pPr>
              <w:rPr>
                <w:b/>
              </w:rPr>
            </w:pPr>
            <w:r>
              <w:rPr>
                <w:b/>
              </w:rPr>
              <w:t xml:space="preserve">FVC cohort </w:t>
            </w:r>
          </w:p>
        </w:tc>
        <w:tc>
          <w:tcPr>
            <w:tcW w:w="1418" w:type="dxa"/>
            <w:gridSpan w:val="2"/>
          </w:tcPr>
          <w:p w14:paraId="5A8D86AB" w14:textId="77777777" w:rsidR="006039CE" w:rsidRDefault="006039CE" w:rsidP="00F443C9">
            <w:pPr>
              <w:rPr>
                <w:b/>
              </w:rPr>
            </w:pPr>
            <w:r>
              <w:rPr>
                <w:b/>
              </w:rPr>
              <w:t>Sensitivity FVC cohort</w:t>
            </w:r>
          </w:p>
        </w:tc>
      </w:tr>
      <w:tr w:rsidR="006039CE" w:rsidRPr="00B7170D" w14:paraId="144607E7" w14:textId="77777777" w:rsidTr="00F443C9">
        <w:trPr>
          <w:cantSplit/>
          <w:trHeight w:val="845"/>
        </w:trPr>
        <w:tc>
          <w:tcPr>
            <w:tcW w:w="2110" w:type="dxa"/>
          </w:tcPr>
          <w:p w14:paraId="3EE88620" w14:textId="77777777" w:rsidR="006039CE" w:rsidRPr="00B7170D" w:rsidRDefault="006039CE" w:rsidP="00F443C9">
            <w:pPr>
              <w:rPr>
                <w:b/>
              </w:rPr>
            </w:pPr>
            <w:r w:rsidRPr="00B7170D">
              <w:rPr>
                <w:b/>
              </w:rPr>
              <w:t xml:space="preserve">Variables </w:t>
            </w:r>
          </w:p>
        </w:tc>
        <w:tc>
          <w:tcPr>
            <w:tcW w:w="579" w:type="dxa"/>
            <w:textDirection w:val="btLr"/>
          </w:tcPr>
          <w:p w14:paraId="796E3E2F" w14:textId="77777777" w:rsidR="006039CE" w:rsidRPr="00B7170D" w:rsidRDefault="006039CE" w:rsidP="00F443C9">
            <w:pPr>
              <w:ind w:left="113" w:right="113"/>
              <w:rPr>
                <w:b/>
              </w:rPr>
            </w:pPr>
            <w:r w:rsidRPr="00B7170D">
              <w:rPr>
                <w:b/>
              </w:rPr>
              <w:t>Fast 1</w:t>
            </w:r>
          </w:p>
        </w:tc>
        <w:tc>
          <w:tcPr>
            <w:tcW w:w="708" w:type="dxa"/>
            <w:textDirection w:val="btLr"/>
          </w:tcPr>
          <w:p w14:paraId="155489A3" w14:textId="77777777" w:rsidR="006039CE" w:rsidRPr="00B7170D" w:rsidRDefault="006039CE" w:rsidP="00F443C9">
            <w:pPr>
              <w:ind w:left="113" w:right="113"/>
              <w:rPr>
                <w:b/>
              </w:rPr>
            </w:pPr>
            <w:r w:rsidRPr="00B7170D">
              <w:rPr>
                <w:b/>
              </w:rPr>
              <w:t>Fast 2</w:t>
            </w:r>
          </w:p>
        </w:tc>
        <w:tc>
          <w:tcPr>
            <w:tcW w:w="709" w:type="dxa"/>
            <w:textDirection w:val="btLr"/>
          </w:tcPr>
          <w:p w14:paraId="6730EFBB" w14:textId="77777777" w:rsidR="006039CE" w:rsidRPr="00B7170D" w:rsidRDefault="006039CE" w:rsidP="00F443C9">
            <w:pPr>
              <w:ind w:left="113" w:right="113"/>
              <w:rPr>
                <w:b/>
              </w:rPr>
            </w:pPr>
            <w:r w:rsidRPr="00B7170D">
              <w:rPr>
                <w:b/>
              </w:rPr>
              <w:t>Fast 3</w:t>
            </w:r>
          </w:p>
        </w:tc>
        <w:tc>
          <w:tcPr>
            <w:tcW w:w="709" w:type="dxa"/>
            <w:textDirection w:val="btLr"/>
          </w:tcPr>
          <w:p w14:paraId="5B69B7A4" w14:textId="77777777" w:rsidR="006039CE" w:rsidRPr="00B7170D" w:rsidRDefault="006039CE" w:rsidP="00F443C9">
            <w:pPr>
              <w:ind w:left="113" w:right="113"/>
              <w:rPr>
                <w:b/>
              </w:rPr>
            </w:pPr>
            <w:r w:rsidRPr="00B7170D">
              <w:rPr>
                <w:b/>
              </w:rPr>
              <w:t>Fast 1</w:t>
            </w:r>
          </w:p>
        </w:tc>
        <w:tc>
          <w:tcPr>
            <w:tcW w:w="709" w:type="dxa"/>
            <w:textDirection w:val="btLr"/>
          </w:tcPr>
          <w:p w14:paraId="01B6FF33" w14:textId="77777777" w:rsidR="006039CE" w:rsidRPr="00B7170D" w:rsidRDefault="006039CE" w:rsidP="00F443C9">
            <w:pPr>
              <w:ind w:left="113" w:right="113"/>
              <w:rPr>
                <w:b/>
              </w:rPr>
            </w:pPr>
            <w:r w:rsidRPr="00B7170D">
              <w:rPr>
                <w:b/>
              </w:rPr>
              <w:t>Fast 2</w:t>
            </w:r>
          </w:p>
        </w:tc>
        <w:tc>
          <w:tcPr>
            <w:tcW w:w="567" w:type="dxa"/>
            <w:vMerge/>
            <w:shd w:val="clear" w:color="auto" w:fill="E7E6E6" w:themeFill="background2"/>
            <w:textDirection w:val="btLr"/>
          </w:tcPr>
          <w:p w14:paraId="6468FB3A" w14:textId="77777777" w:rsidR="006039CE" w:rsidRPr="00B7170D" w:rsidRDefault="006039CE" w:rsidP="00F443C9">
            <w:pPr>
              <w:ind w:left="113" w:right="113"/>
              <w:rPr>
                <w:b/>
              </w:rPr>
            </w:pPr>
          </w:p>
        </w:tc>
        <w:tc>
          <w:tcPr>
            <w:tcW w:w="708" w:type="dxa"/>
            <w:textDirection w:val="btLr"/>
          </w:tcPr>
          <w:p w14:paraId="2A7AC6A7" w14:textId="77777777" w:rsidR="006039CE" w:rsidRPr="00B7170D" w:rsidRDefault="006039CE" w:rsidP="00F443C9">
            <w:pPr>
              <w:ind w:left="113" w:right="113"/>
              <w:rPr>
                <w:b/>
              </w:rPr>
            </w:pPr>
            <w:r w:rsidRPr="00B7170D">
              <w:rPr>
                <w:b/>
              </w:rPr>
              <w:t>Fast 1</w:t>
            </w:r>
          </w:p>
        </w:tc>
        <w:tc>
          <w:tcPr>
            <w:tcW w:w="567" w:type="dxa"/>
            <w:textDirection w:val="btLr"/>
          </w:tcPr>
          <w:p w14:paraId="4323B256" w14:textId="77777777" w:rsidR="006039CE" w:rsidRPr="00B7170D" w:rsidRDefault="006039CE" w:rsidP="00F443C9">
            <w:pPr>
              <w:ind w:left="113" w:right="113"/>
              <w:rPr>
                <w:b/>
              </w:rPr>
            </w:pPr>
            <w:r w:rsidRPr="00B7170D">
              <w:rPr>
                <w:b/>
              </w:rPr>
              <w:t>Fast 2</w:t>
            </w:r>
          </w:p>
        </w:tc>
        <w:tc>
          <w:tcPr>
            <w:tcW w:w="709" w:type="dxa"/>
            <w:textDirection w:val="btLr"/>
          </w:tcPr>
          <w:p w14:paraId="4B7D5386" w14:textId="77777777" w:rsidR="006039CE" w:rsidRPr="00B7170D" w:rsidRDefault="006039CE" w:rsidP="00F443C9">
            <w:pPr>
              <w:ind w:left="113" w:right="113"/>
              <w:rPr>
                <w:b/>
              </w:rPr>
            </w:pPr>
            <w:r>
              <w:rPr>
                <w:b/>
              </w:rPr>
              <w:t>Fast 1</w:t>
            </w:r>
          </w:p>
        </w:tc>
        <w:tc>
          <w:tcPr>
            <w:tcW w:w="709" w:type="dxa"/>
            <w:textDirection w:val="btLr"/>
          </w:tcPr>
          <w:p w14:paraId="21FA240F" w14:textId="77777777" w:rsidR="006039CE" w:rsidRPr="00B7170D" w:rsidRDefault="006039CE" w:rsidP="00F443C9">
            <w:pPr>
              <w:ind w:left="113" w:right="113"/>
              <w:rPr>
                <w:b/>
              </w:rPr>
            </w:pPr>
            <w:r>
              <w:rPr>
                <w:b/>
              </w:rPr>
              <w:t>Fast 2</w:t>
            </w:r>
          </w:p>
        </w:tc>
      </w:tr>
      <w:tr w:rsidR="006039CE" w:rsidRPr="00B7170D" w14:paraId="149E0110" w14:textId="77777777" w:rsidTr="00F443C9">
        <w:trPr>
          <w:trHeight w:val="127"/>
        </w:trPr>
        <w:tc>
          <w:tcPr>
            <w:tcW w:w="2110" w:type="dxa"/>
            <w:shd w:val="clear" w:color="auto" w:fill="auto"/>
          </w:tcPr>
          <w:p w14:paraId="5DA9E216" w14:textId="77777777" w:rsidR="006039CE" w:rsidRPr="00B7170D" w:rsidRDefault="006039CE" w:rsidP="00F443C9">
            <w:pPr>
              <w:rPr>
                <w:b/>
              </w:rPr>
            </w:pPr>
            <w:r w:rsidRPr="00B7170D">
              <w:rPr>
                <w:b/>
              </w:rPr>
              <w:t xml:space="preserve">Age     </w:t>
            </w:r>
          </w:p>
        </w:tc>
        <w:tc>
          <w:tcPr>
            <w:tcW w:w="579" w:type="dxa"/>
            <w:shd w:val="clear" w:color="auto" w:fill="F7CAAC" w:themeFill="accent2" w:themeFillTint="66"/>
          </w:tcPr>
          <w:p w14:paraId="59535689" w14:textId="77777777" w:rsidR="006039CE" w:rsidRPr="00B7170D" w:rsidRDefault="006039CE" w:rsidP="00F443C9"/>
        </w:tc>
        <w:tc>
          <w:tcPr>
            <w:tcW w:w="708" w:type="dxa"/>
            <w:shd w:val="clear" w:color="auto" w:fill="F7CAAC" w:themeFill="accent2" w:themeFillTint="66"/>
          </w:tcPr>
          <w:p w14:paraId="6D2B98DD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3C9440FC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1E8DD033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41790766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5B1DA9D9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C5E0B3" w:themeFill="accent6" w:themeFillTint="66"/>
          </w:tcPr>
          <w:p w14:paraId="1C09C2D9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C5E0B3" w:themeFill="accent6" w:themeFillTint="66"/>
          </w:tcPr>
          <w:p w14:paraId="3D84D094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C5E0B3" w:themeFill="accent6" w:themeFillTint="66"/>
          </w:tcPr>
          <w:p w14:paraId="2B429E20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C5E0B3" w:themeFill="accent6" w:themeFillTint="66"/>
          </w:tcPr>
          <w:p w14:paraId="35B8FBBB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606724C5" w14:textId="77777777" w:rsidTr="00F443C9">
        <w:tc>
          <w:tcPr>
            <w:tcW w:w="2110" w:type="dxa"/>
            <w:shd w:val="clear" w:color="auto" w:fill="auto"/>
          </w:tcPr>
          <w:p w14:paraId="0C9B8B46" w14:textId="77777777" w:rsidR="006039CE" w:rsidRPr="00B7170D" w:rsidRDefault="006039CE" w:rsidP="00F443C9">
            <w:pPr>
              <w:rPr>
                <w:b/>
              </w:rPr>
            </w:pPr>
            <w:r w:rsidRPr="00B7170D">
              <w:rPr>
                <w:b/>
              </w:rPr>
              <w:t xml:space="preserve">Male gender </w:t>
            </w:r>
          </w:p>
        </w:tc>
        <w:tc>
          <w:tcPr>
            <w:tcW w:w="579" w:type="dxa"/>
            <w:shd w:val="clear" w:color="auto" w:fill="auto"/>
          </w:tcPr>
          <w:p w14:paraId="463AA258" w14:textId="77777777" w:rsidR="006039CE" w:rsidRPr="00B7170D" w:rsidRDefault="006039CE" w:rsidP="00F443C9"/>
        </w:tc>
        <w:tc>
          <w:tcPr>
            <w:tcW w:w="708" w:type="dxa"/>
            <w:shd w:val="clear" w:color="auto" w:fill="F7CAAC" w:themeFill="accent2" w:themeFillTint="66"/>
          </w:tcPr>
          <w:p w14:paraId="5272E05C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1C1613D3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1603366F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144BFD52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4241E0B8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C5E0B3" w:themeFill="accent6" w:themeFillTint="66"/>
          </w:tcPr>
          <w:p w14:paraId="7456D9F1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C5E0B3" w:themeFill="accent6" w:themeFillTint="66"/>
          </w:tcPr>
          <w:p w14:paraId="42F3F05B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C5E0B3" w:themeFill="accent6" w:themeFillTint="66"/>
          </w:tcPr>
          <w:p w14:paraId="2358AC00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C5E0B3" w:themeFill="accent6" w:themeFillTint="66"/>
          </w:tcPr>
          <w:p w14:paraId="1BCB46C8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18403F2A" w14:textId="77777777" w:rsidTr="00F443C9">
        <w:tc>
          <w:tcPr>
            <w:tcW w:w="2110" w:type="dxa"/>
            <w:shd w:val="clear" w:color="auto" w:fill="auto"/>
          </w:tcPr>
          <w:p w14:paraId="6FFA89A8" w14:textId="77777777" w:rsidR="006039CE" w:rsidRPr="00B7170D" w:rsidRDefault="006039CE" w:rsidP="00F443C9">
            <w:pPr>
              <w:rPr>
                <w:b/>
              </w:rPr>
            </w:pPr>
            <w:r w:rsidRPr="00B7170D">
              <w:rPr>
                <w:b/>
              </w:rPr>
              <w:t>Current smoking</w:t>
            </w:r>
          </w:p>
        </w:tc>
        <w:tc>
          <w:tcPr>
            <w:tcW w:w="579" w:type="dxa"/>
            <w:shd w:val="clear" w:color="auto" w:fill="F7CAAC" w:themeFill="accent2" w:themeFillTint="66"/>
          </w:tcPr>
          <w:p w14:paraId="797FE80A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F7CAAC" w:themeFill="accent2" w:themeFillTint="66"/>
          </w:tcPr>
          <w:p w14:paraId="3AF5CB22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027EA8CD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501E84F5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3DDF8598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4314F9DA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16C1EDAD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auto"/>
          </w:tcPr>
          <w:p w14:paraId="28C7B248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100F42FC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34897452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258C6D92" w14:textId="77777777" w:rsidTr="00F443C9">
        <w:tc>
          <w:tcPr>
            <w:tcW w:w="2110" w:type="dxa"/>
            <w:vMerge w:val="restart"/>
            <w:shd w:val="clear" w:color="auto" w:fill="auto"/>
          </w:tcPr>
          <w:p w14:paraId="73C3EBC5" w14:textId="77777777" w:rsidR="006039CE" w:rsidRPr="00B7170D" w:rsidRDefault="006039CE" w:rsidP="00F443C9">
            <w:r w:rsidRPr="00B7170D">
              <w:rPr>
                <w:b/>
              </w:rPr>
              <w:t xml:space="preserve">IMD </w:t>
            </w:r>
            <w:r w:rsidRPr="00B7170D">
              <w:t xml:space="preserve">     2</w:t>
            </w:r>
          </w:p>
          <w:p w14:paraId="3E38E9A4" w14:textId="77777777" w:rsidR="006039CE" w:rsidRPr="00B7170D" w:rsidRDefault="006039CE" w:rsidP="00F443C9">
            <w:r w:rsidRPr="00B7170D">
              <w:t xml:space="preserve">              3</w:t>
            </w:r>
          </w:p>
          <w:p w14:paraId="286802D5" w14:textId="77777777" w:rsidR="006039CE" w:rsidRPr="00B7170D" w:rsidRDefault="006039CE" w:rsidP="00F443C9">
            <w:r w:rsidRPr="00B7170D">
              <w:t xml:space="preserve">              4</w:t>
            </w:r>
          </w:p>
          <w:p w14:paraId="39417F72" w14:textId="77777777" w:rsidR="006039CE" w:rsidRPr="00B7170D" w:rsidRDefault="006039CE" w:rsidP="00F443C9">
            <w:r w:rsidRPr="00B7170D">
              <w:t xml:space="preserve">              5 (least)</w:t>
            </w:r>
          </w:p>
        </w:tc>
        <w:tc>
          <w:tcPr>
            <w:tcW w:w="579" w:type="dxa"/>
            <w:shd w:val="clear" w:color="auto" w:fill="auto"/>
          </w:tcPr>
          <w:p w14:paraId="20C2F8A1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72C90583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24E5684E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0FDF399A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01B18471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12329F12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3B0D3BFA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auto"/>
          </w:tcPr>
          <w:p w14:paraId="05C2A66A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1776D3A7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44A26869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69BAC8EB" w14:textId="77777777" w:rsidTr="00F443C9">
        <w:tc>
          <w:tcPr>
            <w:tcW w:w="2110" w:type="dxa"/>
            <w:vMerge/>
            <w:shd w:val="clear" w:color="auto" w:fill="auto"/>
          </w:tcPr>
          <w:p w14:paraId="17544352" w14:textId="77777777" w:rsidR="006039CE" w:rsidRPr="00B7170D" w:rsidRDefault="006039CE" w:rsidP="00F443C9"/>
        </w:tc>
        <w:tc>
          <w:tcPr>
            <w:tcW w:w="579" w:type="dxa"/>
            <w:shd w:val="clear" w:color="auto" w:fill="auto"/>
          </w:tcPr>
          <w:p w14:paraId="16A76CFE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300D1BB3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01EC6A30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65B263D7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07AD15FD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16313E17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7A27AE27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auto"/>
          </w:tcPr>
          <w:p w14:paraId="5F50F80A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40488ACC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3A0194EB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45744B48" w14:textId="77777777" w:rsidTr="00F443C9">
        <w:tc>
          <w:tcPr>
            <w:tcW w:w="2110" w:type="dxa"/>
            <w:vMerge/>
            <w:shd w:val="clear" w:color="auto" w:fill="auto"/>
          </w:tcPr>
          <w:p w14:paraId="3DBADF80" w14:textId="77777777" w:rsidR="006039CE" w:rsidRPr="00B7170D" w:rsidRDefault="006039CE" w:rsidP="00F443C9"/>
        </w:tc>
        <w:tc>
          <w:tcPr>
            <w:tcW w:w="579" w:type="dxa"/>
            <w:shd w:val="clear" w:color="auto" w:fill="auto"/>
          </w:tcPr>
          <w:p w14:paraId="451CFC34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04043468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305B2145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33182357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4010A130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59048D72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1EB3348B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auto"/>
          </w:tcPr>
          <w:p w14:paraId="5BF38213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27D1FAFB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3D962E20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52475534" w14:textId="77777777" w:rsidTr="00F443C9">
        <w:tc>
          <w:tcPr>
            <w:tcW w:w="2110" w:type="dxa"/>
            <w:vMerge/>
            <w:shd w:val="clear" w:color="auto" w:fill="auto"/>
          </w:tcPr>
          <w:p w14:paraId="1978D1D7" w14:textId="77777777" w:rsidR="006039CE" w:rsidRPr="00B7170D" w:rsidRDefault="006039CE" w:rsidP="00F443C9"/>
        </w:tc>
        <w:tc>
          <w:tcPr>
            <w:tcW w:w="579" w:type="dxa"/>
            <w:shd w:val="clear" w:color="auto" w:fill="F7CAAC" w:themeFill="accent2" w:themeFillTint="66"/>
          </w:tcPr>
          <w:p w14:paraId="4B16DFED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F7CAAC" w:themeFill="accent2" w:themeFillTint="66"/>
          </w:tcPr>
          <w:p w14:paraId="47995120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5FCA2425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68D99261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7DD18580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69FB7FC6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C5E0B3" w:themeFill="accent6" w:themeFillTint="66"/>
          </w:tcPr>
          <w:p w14:paraId="7061CDEE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C5E0B3" w:themeFill="accent6" w:themeFillTint="66"/>
          </w:tcPr>
          <w:p w14:paraId="73261F17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C5E0B3" w:themeFill="accent6" w:themeFillTint="66"/>
          </w:tcPr>
          <w:p w14:paraId="1883AA79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C5E0B3" w:themeFill="accent6" w:themeFillTint="66"/>
          </w:tcPr>
          <w:p w14:paraId="0E2F93D7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45D21A03" w14:textId="77777777" w:rsidTr="00F443C9">
        <w:tc>
          <w:tcPr>
            <w:tcW w:w="2110" w:type="dxa"/>
            <w:shd w:val="clear" w:color="auto" w:fill="auto"/>
          </w:tcPr>
          <w:p w14:paraId="159C8B47" w14:textId="77777777" w:rsidR="006039CE" w:rsidRPr="00B7170D" w:rsidRDefault="006039CE" w:rsidP="00F443C9">
            <w:pPr>
              <w:rPr>
                <w:b/>
              </w:rPr>
            </w:pPr>
            <w:r w:rsidRPr="00B7170D">
              <w:rPr>
                <w:b/>
              </w:rPr>
              <w:t xml:space="preserve">Breathlessness </w:t>
            </w:r>
          </w:p>
        </w:tc>
        <w:tc>
          <w:tcPr>
            <w:tcW w:w="579" w:type="dxa"/>
            <w:shd w:val="clear" w:color="auto" w:fill="F7CAAC" w:themeFill="accent2" w:themeFillTint="66"/>
          </w:tcPr>
          <w:p w14:paraId="3197DF09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F7CAAC" w:themeFill="accent2" w:themeFillTint="66"/>
          </w:tcPr>
          <w:p w14:paraId="2A54379C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7BE61F41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4649FAAC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1F226E48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06ED72D0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5E5A40F2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auto"/>
          </w:tcPr>
          <w:p w14:paraId="477A6446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3D659B89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7E0CA2E5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503108A4" w14:textId="77777777" w:rsidTr="00F443C9">
        <w:tc>
          <w:tcPr>
            <w:tcW w:w="2110" w:type="dxa"/>
            <w:shd w:val="clear" w:color="auto" w:fill="auto"/>
          </w:tcPr>
          <w:p w14:paraId="283CB172" w14:textId="77777777" w:rsidR="006039CE" w:rsidRPr="00B7170D" w:rsidRDefault="006039CE" w:rsidP="00F443C9">
            <w:pPr>
              <w:rPr>
                <w:b/>
              </w:rPr>
            </w:pPr>
            <w:r w:rsidRPr="00B7170D">
              <w:rPr>
                <w:b/>
              </w:rPr>
              <w:t xml:space="preserve">Cough </w:t>
            </w:r>
          </w:p>
        </w:tc>
        <w:tc>
          <w:tcPr>
            <w:tcW w:w="579" w:type="dxa"/>
            <w:shd w:val="clear" w:color="auto" w:fill="auto"/>
          </w:tcPr>
          <w:p w14:paraId="3B701969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F7CAAC" w:themeFill="accent2" w:themeFillTint="66"/>
          </w:tcPr>
          <w:p w14:paraId="568BB76C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490881C0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66668295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05AC742F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43F1F1B0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C5E0B3" w:themeFill="accent6" w:themeFillTint="66"/>
          </w:tcPr>
          <w:p w14:paraId="33D1B2C6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FFFFFF" w:themeFill="background1"/>
          </w:tcPr>
          <w:p w14:paraId="0EC41480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C5E0B3" w:themeFill="accent6" w:themeFillTint="66"/>
          </w:tcPr>
          <w:p w14:paraId="13531951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75FEEF58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4411CC2C" w14:textId="77777777" w:rsidTr="00F443C9">
        <w:tc>
          <w:tcPr>
            <w:tcW w:w="2110" w:type="dxa"/>
            <w:shd w:val="clear" w:color="auto" w:fill="auto"/>
          </w:tcPr>
          <w:p w14:paraId="04255738" w14:textId="77777777" w:rsidR="006039CE" w:rsidRPr="00B7170D" w:rsidRDefault="006039CE" w:rsidP="00F443C9">
            <w:pPr>
              <w:rPr>
                <w:b/>
              </w:rPr>
            </w:pPr>
            <w:r w:rsidRPr="00B7170D">
              <w:rPr>
                <w:b/>
              </w:rPr>
              <w:t>Sputum</w:t>
            </w:r>
          </w:p>
        </w:tc>
        <w:tc>
          <w:tcPr>
            <w:tcW w:w="579" w:type="dxa"/>
            <w:shd w:val="clear" w:color="auto" w:fill="auto"/>
          </w:tcPr>
          <w:p w14:paraId="278FB871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4FA38A43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4FFC038E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122148EA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21F6E2D2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17685368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C5E0B3" w:themeFill="accent6" w:themeFillTint="66"/>
          </w:tcPr>
          <w:p w14:paraId="18546A57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C5E0B3" w:themeFill="accent6" w:themeFillTint="66"/>
          </w:tcPr>
          <w:p w14:paraId="79804FDD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C5E0B3" w:themeFill="accent6" w:themeFillTint="66"/>
          </w:tcPr>
          <w:p w14:paraId="4A84BD55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C5E0B3" w:themeFill="accent6" w:themeFillTint="66"/>
          </w:tcPr>
          <w:p w14:paraId="61603D05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7F5C2436" w14:textId="77777777" w:rsidTr="00F443C9">
        <w:tc>
          <w:tcPr>
            <w:tcW w:w="2110" w:type="dxa"/>
            <w:shd w:val="clear" w:color="auto" w:fill="auto"/>
          </w:tcPr>
          <w:p w14:paraId="79D28847" w14:textId="77777777" w:rsidR="006039CE" w:rsidRPr="00B7170D" w:rsidRDefault="006039CE" w:rsidP="00F443C9">
            <w:pPr>
              <w:rPr>
                <w:b/>
              </w:rPr>
            </w:pPr>
            <w:r w:rsidRPr="00B7170D">
              <w:rPr>
                <w:b/>
              </w:rPr>
              <w:t>Asthma</w:t>
            </w:r>
          </w:p>
        </w:tc>
        <w:tc>
          <w:tcPr>
            <w:tcW w:w="579" w:type="dxa"/>
            <w:shd w:val="clear" w:color="auto" w:fill="auto"/>
          </w:tcPr>
          <w:p w14:paraId="1CC2F2E6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F7CAAC" w:themeFill="accent2" w:themeFillTint="66"/>
          </w:tcPr>
          <w:p w14:paraId="7DED12A1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0AF0A9B8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4DABBBCE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50509E02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3FCA9A34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5A8A90CF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auto"/>
          </w:tcPr>
          <w:p w14:paraId="10E23FD3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52B74756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5C38853C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0EE060FA" w14:textId="77777777" w:rsidTr="00F443C9">
        <w:tc>
          <w:tcPr>
            <w:tcW w:w="2110" w:type="dxa"/>
            <w:shd w:val="clear" w:color="auto" w:fill="auto"/>
          </w:tcPr>
          <w:p w14:paraId="0CE62E85" w14:textId="77777777" w:rsidR="006039CE" w:rsidRPr="00B7170D" w:rsidRDefault="006039CE" w:rsidP="00F443C9">
            <w:pPr>
              <w:rPr>
                <w:b/>
              </w:rPr>
            </w:pPr>
            <w:r w:rsidRPr="00B7170D">
              <w:rPr>
                <w:b/>
              </w:rPr>
              <w:t xml:space="preserve">MI </w:t>
            </w:r>
          </w:p>
        </w:tc>
        <w:tc>
          <w:tcPr>
            <w:tcW w:w="579" w:type="dxa"/>
            <w:shd w:val="clear" w:color="auto" w:fill="auto"/>
          </w:tcPr>
          <w:p w14:paraId="75936461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327EC2B1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43FFD80B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490FEC5F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02EBD234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2BEBD8A1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11E253C3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auto"/>
          </w:tcPr>
          <w:p w14:paraId="32B41DF5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42EE09BC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40F840F2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03B3F5CF" w14:textId="77777777" w:rsidTr="00F443C9">
        <w:tc>
          <w:tcPr>
            <w:tcW w:w="2110" w:type="dxa"/>
            <w:shd w:val="clear" w:color="auto" w:fill="auto"/>
          </w:tcPr>
          <w:p w14:paraId="50F52139" w14:textId="77777777" w:rsidR="006039CE" w:rsidRPr="00B7170D" w:rsidRDefault="006039CE" w:rsidP="00F443C9">
            <w:pPr>
              <w:rPr>
                <w:b/>
              </w:rPr>
            </w:pPr>
            <w:r w:rsidRPr="00B7170D">
              <w:rPr>
                <w:b/>
              </w:rPr>
              <w:t>Stroke</w:t>
            </w:r>
          </w:p>
        </w:tc>
        <w:tc>
          <w:tcPr>
            <w:tcW w:w="579" w:type="dxa"/>
            <w:shd w:val="clear" w:color="auto" w:fill="auto"/>
          </w:tcPr>
          <w:p w14:paraId="67086FB5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49B25117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58DDAD21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4B47B9A8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19AA46BD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346878EF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26F42C1D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auto"/>
          </w:tcPr>
          <w:p w14:paraId="004D0C5C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26DFE543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766B0BE3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26D02ED0" w14:textId="77777777" w:rsidTr="00F443C9">
        <w:tc>
          <w:tcPr>
            <w:tcW w:w="2110" w:type="dxa"/>
            <w:shd w:val="clear" w:color="auto" w:fill="auto"/>
          </w:tcPr>
          <w:p w14:paraId="29E9C0DF" w14:textId="77777777" w:rsidR="006039CE" w:rsidRPr="00B7170D" w:rsidRDefault="006039CE" w:rsidP="00F443C9">
            <w:pPr>
              <w:rPr>
                <w:b/>
              </w:rPr>
            </w:pPr>
            <w:r w:rsidRPr="00B7170D">
              <w:rPr>
                <w:b/>
              </w:rPr>
              <w:t>HF</w:t>
            </w:r>
          </w:p>
        </w:tc>
        <w:tc>
          <w:tcPr>
            <w:tcW w:w="579" w:type="dxa"/>
            <w:shd w:val="clear" w:color="auto" w:fill="auto"/>
          </w:tcPr>
          <w:p w14:paraId="0798E71C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0FE6C436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23021772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224A435D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1606FD30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252BC8F8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C5E0B3" w:themeFill="accent6" w:themeFillTint="66"/>
          </w:tcPr>
          <w:p w14:paraId="1BC9A438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auto"/>
          </w:tcPr>
          <w:p w14:paraId="21ADAED2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C5E0B3" w:themeFill="accent6" w:themeFillTint="66"/>
          </w:tcPr>
          <w:p w14:paraId="1F1863CA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05B90A63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4E70740D" w14:textId="77777777" w:rsidTr="00F443C9">
        <w:tc>
          <w:tcPr>
            <w:tcW w:w="2110" w:type="dxa"/>
            <w:shd w:val="clear" w:color="auto" w:fill="auto"/>
          </w:tcPr>
          <w:p w14:paraId="1BA0B9E8" w14:textId="77777777" w:rsidR="006039CE" w:rsidRPr="00B7170D" w:rsidRDefault="006039CE" w:rsidP="00F443C9">
            <w:pPr>
              <w:rPr>
                <w:b/>
              </w:rPr>
            </w:pPr>
            <w:r w:rsidRPr="00B7170D">
              <w:rPr>
                <w:b/>
              </w:rPr>
              <w:t xml:space="preserve">Lung cancer </w:t>
            </w:r>
          </w:p>
        </w:tc>
        <w:tc>
          <w:tcPr>
            <w:tcW w:w="579" w:type="dxa"/>
            <w:shd w:val="clear" w:color="auto" w:fill="auto"/>
          </w:tcPr>
          <w:p w14:paraId="0008B2AE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68BB75EE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7AA8188E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1DC2F90C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5BD905C4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2FBF2A30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53C24230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auto"/>
          </w:tcPr>
          <w:p w14:paraId="5E72019A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56B46CCD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62BED7FA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2658B09A" w14:textId="77777777" w:rsidTr="00F443C9">
        <w:tc>
          <w:tcPr>
            <w:tcW w:w="2110" w:type="dxa"/>
            <w:shd w:val="clear" w:color="auto" w:fill="auto"/>
          </w:tcPr>
          <w:p w14:paraId="4B20F595" w14:textId="77777777" w:rsidR="006039CE" w:rsidRPr="00B7170D" w:rsidRDefault="006039CE" w:rsidP="00F443C9">
            <w:pPr>
              <w:rPr>
                <w:b/>
              </w:rPr>
            </w:pPr>
            <w:r w:rsidRPr="00B7170D">
              <w:rPr>
                <w:b/>
              </w:rPr>
              <w:t xml:space="preserve">Bronchiectasis </w:t>
            </w:r>
          </w:p>
        </w:tc>
        <w:tc>
          <w:tcPr>
            <w:tcW w:w="579" w:type="dxa"/>
            <w:shd w:val="clear" w:color="auto" w:fill="auto"/>
          </w:tcPr>
          <w:p w14:paraId="4A7A2D52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4C29749C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6D6B6BFF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4D1B01FC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2027ED33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36C39066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07876EDA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auto"/>
          </w:tcPr>
          <w:p w14:paraId="71B453D8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2E017D95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0A3B7734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6060FA42" w14:textId="77777777" w:rsidTr="00F443C9">
        <w:tc>
          <w:tcPr>
            <w:tcW w:w="2110" w:type="dxa"/>
            <w:shd w:val="clear" w:color="auto" w:fill="auto"/>
          </w:tcPr>
          <w:p w14:paraId="337BCBF4" w14:textId="77777777" w:rsidR="006039CE" w:rsidRPr="00B7170D" w:rsidRDefault="006039CE" w:rsidP="00F443C9">
            <w:pPr>
              <w:rPr>
                <w:b/>
              </w:rPr>
            </w:pPr>
            <w:r w:rsidRPr="00B7170D">
              <w:rPr>
                <w:b/>
              </w:rPr>
              <w:t xml:space="preserve">GORD </w:t>
            </w:r>
          </w:p>
        </w:tc>
        <w:tc>
          <w:tcPr>
            <w:tcW w:w="579" w:type="dxa"/>
            <w:shd w:val="clear" w:color="auto" w:fill="auto"/>
          </w:tcPr>
          <w:p w14:paraId="2F4C1879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1553A2B7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44960844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4AC804F9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7673B05A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4F415C1D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1977A246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auto"/>
          </w:tcPr>
          <w:p w14:paraId="1D9913D3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149A4891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7DDE9E04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17626EDD" w14:textId="77777777" w:rsidTr="00F443C9">
        <w:tc>
          <w:tcPr>
            <w:tcW w:w="2110" w:type="dxa"/>
            <w:shd w:val="clear" w:color="auto" w:fill="auto"/>
          </w:tcPr>
          <w:p w14:paraId="036DAB18" w14:textId="77777777" w:rsidR="006039CE" w:rsidRPr="00B7170D" w:rsidRDefault="006039CE" w:rsidP="00F443C9">
            <w:pPr>
              <w:rPr>
                <w:b/>
              </w:rPr>
            </w:pPr>
            <w:r w:rsidRPr="00B7170D">
              <w:rPr>
                <w:b/>
              </w:rPr>
              <w:t xml:space="preserve">Anxiety </w:t>
            </w:r>
          </w:p>
        </w:tc>
        <w:tc>
          <w:tcPr>
            <w:tcW w:w="579" w:type="dxa"/>
            <w:shd w:val="clear" w:color="auto" w:fill="auto"/>
          </w:tcPr>
          <w:p w14:paraId="21496786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1815552D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05715C7E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68F609A4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41DCB770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4B761BE1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0D185890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C5E0B3" w:themeFill="accent6" w:themeFillTint="66"/>
          </w:tcPr>
          <w:p w14:paraId="7A0A4D46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784362C6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4C3138F2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63416F1C" w14:textId="77777777" w:rsidTr="00F443C9">
        <w:tc>
          <w:tcPr>
            <w:tcW w:w="2110" w:type="dxa"/>
            <w:shd w:val="clear" w:color="auto" w:fill="auto"/>
          </w:tcPr>
          <w:p w14:paraId="3643CAAF" w14:textId="77777777" w:rsidR="006039CE" w:rsidRPr="00B7170D" w:rsidRDefault="006039CE" w:rsidP="00F443C9">
            <w:pPr>
              <w:rPr>
                <w:b/>
              </w:rPr>
            </w:pPr>
            <w:r w:rsidRPr="00B7170D">
              <w:rPr>
                <w:b/>
              </w:rPr>
              <w:t xml:space="preserve">Depression </w:t>
            </w:r>
          </w:p>
        </w:tc>
        <w:tc>
          <w:tcPr>
            <w:tcW w:w="579" w:type="dxa"/>
            <w:shd w:val="clear" w:color="auto" w:fill="auto"/>
          </w:tcPr>
          <w:p w14:paraId="61C37077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21BE7DB8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23E9B252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576AA949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31ED49E2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7738404F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C5E0B3" w:themeFill="accent6" w:themeFillTint="66"/>
          </w:tcPr>
          <w:p w14:paraId="44081567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auto"/>
          </w:tcPr>
          <w:p w14:paraId="0529F041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C5E0B3" w:themeFill="accent6" w:themeFillTint="66"/>
          </w:tcPr>
          <w:p w14:paraId="34F2AD4E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C5E0B3" w:themeFill="accent6" w:themeFillTint="66"/>
          </w:tcPr>
          <w:p w14:paraId="5CEF4BF2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19A7A093" w14:textId="77777777" w:rsidTr="00F443C9">
        <w:tc>
          <w:tcPr>
            <w:tcW w:w="2110" w:type="dxa"/>
            <w:vMerge w:val="restart"/>
            <w:shd w:val="clear" w:color="auto" w:fill="auto"/>
          </w:tcPr>
          <w:p w14:paraId="60506A19" w14:textId="77777777" w:rsidR="006039CE" w:rsidRPr="00B7170D" w:rsidRDefault="006039CE" w:rsidP="00F443C9">
            <w:r w:rsidRPr="00B7170D">
              <w:rPr>
                <w:b/>
              </w:rPr>
              <w:t xml:space="preserve">BMI  </w:t>
            </w:r>
            <w:r w:rsidRPr="00B7170D">
              <w:t xml:space="preserve">     Underweight</w:t>
            </w:r>
          </w:p>
          <w:p w14:paraId="080334A0" w14:textId="77777777" w:rsidR="006039CE" w:rsidRPr="00B7170D" w:rsidRDefault="006039CE" w:rsidP="00F443C9">
            <w:r w:rsidRPr="00B7170D">
              <w:t xml:space="preserve">              Overweight</w:t>
            </w:r>
          </w:p>
          <w:p w14:paraId="7E06950B" w14:textId="77777777" w:rsidR="006039CE" w:rsidRPr="00B7170D" w:rsidRDefault="006039CE" w:rsidP="00F443C9">
            <w:r w:rsidRPr="00B7170D">
              <w:t xml:space="preserve">              Obese</w:t>
            </w:r>
          </w:p>
        </w:tc>
        <w:tc>
          <w:tcPr>
            <w:tcW w:w="579" w:type="dxa"/>
            <w:shd w:val="clear" w:color="auto" w:fill="auto"/>
          </w:tcPr>
          <w:p w14:paraId="5D90CCAB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F7CAAC" w:themeFill="accent2" w:themeFillTint="66"/>
          </w:tcPr>
          <w:p w14:paraId="170897C3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3FB2CCF0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496CD666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6F69DE45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4B80E764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C5E0B3" w:themeFill="accent6" w:themeFillTint="66"/>
          </w:tcPr>
          <w:p w14:paraId="2B39B794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C5E0B3" w:themeFill="accent6" w:themeFillTint="66"/>
          </w:tcPr>
          <w:p w14:paraId="604470D8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C5E0B3" w:themeFill="accent6" w:themeFillTint="66"/>
          </w:tcPr>
          <w:p w14:paraId="3CAA04A2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61807F7C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43E85F36" w14:textId="77777777" w:rsidTr="00F443C9">
        <w:tc>
          <w:tcPr>
            <w:tcW w:w="2110" w:type="dxa"/>
            <w:vMerge/>
            <w:shd w:val="clear" w:color="auto" w:fill="auto"/>
          </w:tcPr>
          <w:p w14:paraId="4EC7E9CA" w14:textId="77777777" w:rsidR="006039CE" w:rsidRPr="00B7170D" w:rsidRDefault="006039CE" w:rsidP="00F443C9"/>
        </w:tc>
        <w:tc>
          <w:tcPr>
            <w:tcW w:w="579" w:type="dxa"/>
            <w:shd w:val="clear" w:color="auto" w:fill="F7CAAC" w:themeFill="accent2" w:themeFillTint="66"/>
          </w:tcPr>
          <w:p w14:paraId="6660C1AC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F7CAAC" w:themeFill="accent2" w:themeFillTint="66"/>
          </w:tcPr>
          <w:p w14:paraId="28F2D4C7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06D9A259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6635F1D1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3E8AD5B0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6F3496F4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C5E0B3" w:themeFill="accent6" w:themeFillTint="66"/>
          </w:tcPr>
          <w:p w14:paraId="4F8FFC8F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C5E0B3" w:themeFill="accent6" w:themeFillTint="66"/>
          </w:tcPr>
          <w:p w14:paraId="61D8E5C5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C5E0B3" w:themeFill="accent6" w:themeFillTint="66"/>
          </w:tcPr>
          <w:p w14:paraId="58F39F04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C5E0B3" w:themeFill="accent6" w:themeFillTint="66"/>
          </w:tcPr>
          <w:p w14:paraId="15283E3D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3B16A46E" w14:textId="77777777" w:rsidTr="00F443C9">
        <w:tc>
          <w:tcPr>
            <w:tcW w:w="2110" w:type="dxa"/>
            <w:vMerge/>
            <w:shd w:val="clear" w:color="auto" w:fill="auto"/>
          </w:tcPr>
          <w:p w14:paraId="4499652C" w14:textId="77777777" w:rsidR="006039CE" w:rsidRPr="00B7170D" w:rsidRDefault="006039CE" w:rsidP="00F443C9"/>
        </w:tc>
        <w:tc>
          <w:tcPr>
            <w:tcW w:w="579" w:type="dxa"/>
            <w:shd w:val="clear" w:color="auto" w:fill="F7CAAC" w:themeFill="accent2" w:themeFillTint="66"/>
          </w:tcPr>
          <w:p w14:paraId="4BCB188F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F7CAAC" w:themeFill="accent2" w:themeFillTint="66"/>
          </w:tcPr>
          <w:p w14:paraId="4979FC0B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67C70085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586BD5F1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3BFB6068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35AE582A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C5E0B3" w:themeFill="accent6" w:themeFillTint="66"/>
          </w:tcPr>
          <w:p w14:paraId="7C7909B0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C5E0B3" w:themeFill="accent6" w:themeFillTint="66"/>
          </w:tcPr>
          <w:p w14:paraId="4A759B40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C5E0B3" w:themeFill="accent6" w:themeFillTint="66"/>
          </w:tcPr>
          <w:p w14:paraId="1CD1B8E6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C5E0B3" w:themeFill="accent6" w:themeFillTint="66"/>
          </w:tcPr>
          <w:p w14:paraId="34AF1072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3412F321" w14:textId="77777777" w:rsidTr="00F443C9">
        <w:tc>
          <w:tcPr>
            <w:tcW w:w="2110" w:type="dxa"/>
            <w:vMerge w:val="restart"/>
            <w:shd w:val="clear" w:color="auto" w:fill="auto"/>
          </w:tcPr>
          <w:p w14:paraId="6EAEE095" w14:textId="77777777" w:rsidR="006039CE" w:rsidRPr="00B7170D" w:rsidRDefault="006039CE" w:rsidP="00F443C9">
            <w:r w:rsidRPr="00B7170D">
              <w:rPr>
                <w:b/>
              </w:rPr>
              <w:t>MRC</w:t>
            </w:r>
            <w:r w:rsidRPr="00B7170D">
              <w:t xml:space="preserve">     1</w:t>
            </w:r>
          </w:p>
          <w:p w14:paraId="45EA9F0D" w14:textId="77777777" w:rsidR="006039CE" w:rsidRPr="00B7170D" w:rsidRDefault="006039CE" w:rsidP="00F443C9">
            <w:r w:rsidRPr="00B7170D">
              <w:t xml:space="preserve">              2</w:t>
            </w:r>
          </w:p>
          <w:p w14:paraId="54E4975A" w14:textId="77777777" w:rsidR="006039CE" w:rsidRPr="00B7170D" w:rsidRDefault="006039CE" w:rsidP="00F443C9">
            <w:r w:rsidRPr="00B7170D">
              <w:t xml:space="preserve">              3</w:t>
            </w:r>
          </w:p>
          <w:p w14:paraId="608F4B88" w14:textId="77777777" w:rsidR="006039CE" w:rsidRPr="00B7170D" w:rsidRDefault="006039CE" w:rsidP="00F443C9">
            <w:r w:rsidRPr="00B7170D">
              <w:t xml:space="preserve">              4</w:t>
            </w:r>
          </w:p>
        </w:tc>
        <w:tc>
          <w:tcPr>
            <w:tcW w:w="579" w:type="dxa"/>
            <w:shd w:val="clear" w:color="auto" w:fill="auto"/>
          </w:tcPr>
          <w:p w14:paraId="74519990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797D1E7F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5007F1A3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5BCDCBA9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010AFD3F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1DA20E1D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6D04392A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auto"/>
          </w:tcPr>
          <w:p w14:paraId="5611E24D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072384B5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78A6DA55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55B118A2" w14:textId="77777777" w:rsidTr="00F443C9">
        <w:tc>
          <w:tcPr>
            <w:tcW w:w="2110" w:type="dxa"/>
            <w:vMerge/>
            <w:shd w:val="clear" w:color="auto" w:fill="auto"/>
          </w:tcPr>
          <w:p w14:paraId="56060364" w14:textId="77777777" w:rsidR="006039CE" w:rsidRPr="00B7170D" w:rsidRDefault="006039CE" w:rsidP="00F443C9"/>
        </w:tc>
        <w:tc>
          <w:tcPr>
            <w:tcW w:w="579" w:type="dxa"/>
            <w:shd w:val="clear" w:color="auto" w:fill="F7CAAC" w:themeFill="accent2" w:themeFillTint="66"/>
          </w:tcPr>
          <w:p w14:paraId="3FBCFB54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5002A3DA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1054AFF9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1BEFABC4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549D3C8B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2F287F22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C5E0B3" w:themeFill="accent6" w:themeFillTint="66"/>
          </w:tcPr>
          <w:p w14:paraId="3FA1FEA3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C5E0B3" w:themeFill="accent6" w:themeFillTint="66"/>
          </w:tcPr>
          <w:p w14:paraId="44B29166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C5E0B3" w:themeFill="accent6" w:themeFillTint="66"/>
          </w:tcPr>
          <w:p w14:paraId="1180DC43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C5E0B3" w:themeFill="accent6" w:themeFillTint="66"/>
          </w:tcPr>
          <w:p w14:paraId="178EA087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19C7ADCF" w14:textId="77777777" w:rsidTr="00F443C9">
        <w:tc>
          <w:tcPr>
            <w:tcW w:w="2110" w:type="dxa"/>
            <w:vMerge/>
            <w:shd w:val="clear" w:color="auto" w:fill="auto"/>
          </w:tcPr>
          <w:p w14:paraId="060AE488" w14:textId="77777777" w:rsidR="006039CE" w:rsidRPr="00B7170D" w:rsidRDefault="006039CE" w:rsidP="00F443C9"/>
        </w:tc>
        <w:tc>
          <w:tcPr>
            <w:tcW w:w="579" w:type="dxa"/>
            <w:shd w:val="clear" w:color="auto" w:fill="F7CAAC" w:themeFill="accent2" w:themeFillTint="66"/>
          </w:tcPr>
          <w:p w14:paraId="6AEDFB89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46D7B792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5CAA3F2B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0A463A61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433A41FA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2D01EA24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C5E0B3" w:themeFill="accent6" w:themeFillTint="66"/>
          </w:tcPr>
          <w:p w14:paraId="3D802425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C5E0B3" w:themeFill="accent6" w:themeFillTint="66"/>
          </w:tcPr>
          <w:p w14:paraId="77F77AB3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C5E0B3" w:themeFill="accent6" w:themeFillTint="66"/>
          </w:tcPr>
          <w:p w14:paraId="6C2B2E5E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C5E0B3" w:themeFill="accent6" w:themeFillTint="66"/>
          </w:tcPr>
          <w:p w14:paraId="4F9ECA67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186C1F54" w14:textId="77777777" w:rsidTr="00F443C9">
        <w:tc>
          <w:tcPr>
            <w:tcW w:w="2110" w:type="dxa"/>
            <w:vMerge/>
            <w:shd w:val="clear" w:color="auto" w:fill="auto"/>
          </w:tcPr>
          <w:p w14:paraId="1C639041" w14:textId="77777777" w:rsidR="006039CE" w:rsidRPr="00B7170D" w:rsidRDefault="006039CE" w:rsidP="00F443C9"/>
        </w:tc>
        <w:tc>
          <w:tcPr>
            <w:tcW w:w="579" w:type="dxa"/>
            <w:shd w:val="clear" w:color="auto" w:fill="auto"/>
          </w:tcPr>
          <w:p w14:paraId="32A1CDFA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0467CACA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1CDB4821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236ADBED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5583E6F1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403F8F35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C5E0B3" w:themeFill="accent6" w:themeFillTint="66"/>
          </w:tcPr>
          <w:p w14:paraId="6165AE0E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auto"/>
          </w:tcPr>
          <w:p w14:paraId="14D34C12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C5E0B3" w:themeFill="accent6" w:themeFillTint="66"/>
          </w:tcPr>
          <w:p w14:paraId="091A011F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45A9A6AD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4965D979" w14:textId="77777777" w:rsidTr="00F443C9">
        <w:tc>
          <w:tcPr>
            <w:tcW w:w="2110" w:type="dxa"/>
            <w:vMerge w:val="restart"/>
            <w:shd w:val="clear" w:color="auto" w:fill="auto"/>
          </w:tcPr>
          <w:p w14:paraId="06FAA340" w14:textId="20191599" w:rsidR="006039CE" w:rsidRPr="00B7170D" w:rsidRDefault="006039CE" w:rsidP="00F443C9">
            <w:r>
              <w:rPr>
                <w:b/>
              </w:rPr>
              <w:t>Obstruction</w:t>
            </w:r>
            <w:r w:rsidRPr="00B7170D">
              <w:t xml:space="preserve">   2</w:t>
            </w:r>
          </w:p>
          <w:p w14:paraId="58557789" w14:textId="08CD4901" w:rsidR="006039CE" w:rsidRPr="00B7170D" w:rsidRDefault="006039CE" w:rsidP="00F443C9">
            <w:r w:rsidRPr="00B7170D">
              <w:t xml:space="preserve">             </w:t>
            </w:r>
            <w:r>
              <w:t xml:space="preserve">            </w:t>
            </w:r>
            <w:r w:rsidRPr="00B7170D">
              <w:t>3</w:t>
            </w:r>
          </w:p>
          <w:p w14:paraId="61D79FD4" w14:textId="46764FDA" w:rsidR="006039CE" w:rsidRPr="00B7170D" w:rsidRDefault="006039CE" w:rsidP="00F443C9">
            <w:r w:rsidRPr="00B7170D">
              <w:t xml:space="preserve">            </w:t>
            </w:r>
            <w:r>
              <w:t xml:space="preserve">            </w:t>
            </w:r>
            <w:r w:rsidRPr="00B7170D">
              <w:t xml:space="preserve"> 4</w:t>
            </w:r>
          </w:p>
        </w:tc>
        <w:tc>
          <w:tcPr>
            <w:tcW w:w="579" w:type="dxa"/>
            <w:shd w:val="clear" w:color="auto" w:fill="F7CAAC" w:themeFill="accent2" w:themeFillTint="66"/>
          </w:tcPr>
          <w:p w14:paraId="281B78C9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F7CAAC" w:themeFill="accent2" w:themeFillTint="66"/>
          </w:tcPr>
          <w:p w14:paraId="40F578A8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2422A35E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5FE21AEC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002FBE68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42A85A1F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C5E0B3" w:themeFill="accent6" w:themeFillTint="66"/>
          </w:tcPr>
          <w:p w14:paraId="4F9635E6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C5E0B3" w:themeFill="accent6" w:themeFillTint="66"/>
          </w:tcPr>
          <w:p w14:paraId="509E8A3A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6D29AC75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72C9F917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0FC6F276" w14:textId="77777777" w:rsidTr="00F443C9">
        <w:tc>
          <w:tcPr>
            <w:tcW w:w="2110" w:type="dxa"/>
            <w:vMerge/>
            <w:shd w:val="clear" w:color="auto" w:fill="auto"/>
          </w:tcPr>
          <w:p w14:paraId="6354C302" w14:textId="77777777" w:rsidR="006039CE" w:rsidRPr="00B7170D" w:rsidRDefault="006039CE" w:rsidP="00F443C9"/>
        </w:tc>
        <w:tc>
          <w:tcPr>
            <w:tcW w:w="579" w:type="dxa"/>
            <w:shd w:val="clear" w:color="auto" w:fill="auto"/>
          </w:tcPr>
          <w:p w14:paraId="45CA0B94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F7CAAC" w:themeFill="accent2" w:themeFillTint="66"/>
          </w:tcPr>
          <w:p w14:paraId="732AFD29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533F0A46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347A0D5A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495EFB14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5BD30FBF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C5E0B3" w:themeFill="accent6" w:themeFillTint="66"/>
          </w:tcPr>
          <w:p w14:paraId="4B0FF84A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auto"/>
          </w:tcPr>
          <w:p w14:paraId="3EB509EC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C5E0B3" w:themeFill="accent6" w:themeFillTint="66"/>
          </w:tcPr>
          <w:p w14:paraId="424A70CF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C5E0B3" w:themeFill="accent6" w:themeFillTint="66"/>
          </w:tcPr>
          <w:p w14:paraId="3CD69961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2FDE92B9" w14:textId="77777777" w:rsidTr="00F443C9">
        <w:tc>
          <w:tcPr>
            <w:tcW w:w="2110" w:type="dxa"/>
            <w:vMerge/>
            <w:shd w:val="clear" w:color="auto" w:fill="auto"/>
          </w:tcPr>
          <w:p w14:paraId="5E5052A3" w14:textId="77777777" w:rsidR="006039CE" w:rsidRPr="00B7170D" w:rsidRDefault="006039CE" w:rsidP="00F443C9"/>
        </w:tc>
        <w:tc>
          <w:tcPr>
            <w:tcW w:w="579" w:type="dxa"/>
            <w:shd w:val="clear" w:color="auto" w:fill="F7CAAC" w:themeFill="accent2" w:themeFillTint="66"/>
          </w:tcPr>
          <w:p w14:paraId="4A7F12C7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F7CAAC" w:themeFill="accent2" w:themeFillTint="66"/>
          </w:tcPr>
          <w:p w14:paraId="080034C9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0AF5CA5B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1260B58A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2321369E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4C3909D0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C5E0B3" w:themeFill="accent6" w:themeFillTint="66"/>
          </w:tcPr>
          <w:p w14:paraId="433A562A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C5E0B3" w:themeFill="accent6" w:themeFillTint="66"/>
          </w:tcPr>
          <w:p w14:paraId="30086EC9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C5E0B3" w:themeFill="accent6" w:themeFillTint="66"/>
          </w:tcPr>
          <w:p w14:paraId="4E8EF394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C5E0B3" w:themeFill="accent6" w:themeFillTint="66"/>
          </w:tcPr>
          <w:p w14:paraId="5D235772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3C6A24C9" w14:textId="77777777" w:rsidTr="00F443C9">
        <w:tc>
          <w:tcPr>
            <w:tcW w:w="2110" w:type="dxa"/>
            <w:vMerge w:val="restart"/>
            <w:shd w:val="clear" w:color="auto" w:fill="auto"/>
          </w:tcPr>
          <w:p w14:paraId="08AF82AD" w14:textId="77777777" w:rsidR="006039CE" w:rsidRPr="00B7170D" w:rsidRDefault="006039CE" w:rsidP="00F443C9">
            <w:r w:rsidRPr="00B7170D">
              <w:rPr>
                <w:b/>
              </w:rPr>
              <w:t>AECOPD</w:t>
            </w:r>
            <w:r w:rsidRPr="00B7170D">
              <w:t xml:space="preserve">   1 mod</w:t>
            </w:r>
          </w:p>
          <w:p w14:paraId="5034D48E" w14:textId="77777777" w:rsidR="006039CE" w:rsidRPr="00B7170D" w:rsidRDefault="006039CE" w:rsidP="00F443C9">
            <w:r w:rsidRPr="00B7170D">
              <w:t xml:space="preserve">                  2 mod</w:t>
            </w:r>
          </w:p>
          <w:p w14:paraId="15CB1DC9" w14:textId="77777777" w:rsidR="006039CE" w:rsidRPr="00B7170D" w:rsidRDefault="006039CE" w:rsidP="00F443C9">
            <w:r w:rsidRPr="00B7170D">
              <w:t xml:space="preserve">                  3+ mod</w:t>
            </w:r>
          </w:p>
          <w:p w14:paraId="2C426576" w14:textId="77777777" w:rsidR="006039CE" w:rsidRPr="00B7170D" w:rsidRDefault="006039CE" w:rsidP="00F443C9">
            <w:r w:rsidRPr="00B7170D">
              <w:t xml:space="preserve">                  1 severe</w:t>
            </w:r>
          </w:p>
          <w:p w14:paraId="0A3B379D" w14:textId="77777777" w:rsidR="006039CE" w:rsidRPr="00B7170D" w:rsidRDefault="006039CE" w:rsidP="00F443C9">
            <w:r w:rsidRPr="00B7170D">
              <w:t xml:space="preserve">                  2+ severe</w:t>
            </w:r>
          </w:p>
        </w:tc>
        <w:tc>
          <w:tcPr>
            <w:tcW w:w="579" w:type="dxa"/>
            <w:shd w:val="clear" w:color="auto" w:fill="auto"/>
          </w:tcPr>
          <w:p w14:paraId="1CD12A0D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1F46E80D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7E40FE74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1E6EB023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1767FC45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0B459679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C5E0B3" w:themeFill="accent6" w:themeFillTint="66"/>
          </w:tcPr>
          <w:p w14:paraId="07AA444D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auto"/>
          </w:tcPr>
          <w:p w14:paraId="2A0AF51F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016A741E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6BF54BCF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5B4EAD92" w14:textId="77777777" w:rsidTr="00F443C9">
        <w:tc>
          <w:tcPr>
            <w:tcW w:w="2110" w:type="dxa"/>
            <w:vMerge/>
            <w:shd w:val="clear" w:color="auto" w:fill="auto"/>
          </w:tcPr>
          <w:p w14:paraId="4F11F747" w14:textId="77777777" w:rsidR="006039CE" w:rsidRPr="00B7170D" w:rsidRDefault="006039CE" w:rsidP="00F443C9"/>
        </w:tc>
        <w:tc>
          <w:tcPr>
            <w:tcW w:w="579" w:type="dxa"/>
            <w:shd w:val="clear" w:color="auto" w:fill="auto"/>
          </w:tcPr>
          <w:p w14:paraId="7F484AD6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136BF11A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2F0D2194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25CDE7E9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67469183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19492D74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27616CF8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auto"/>
          </w:tcPr>
          <w:p w14:paraId="5F9E37EA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53D3F355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052AF03B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7852F62D" w14:textId="77777777" w:rsidTr="00F443C9">
        <w:tc>
          <w:tcPr>
            <w:tcW w:w="2110" w:type="dxa"/>
            <w:vMerge/>
            <w:shd w:val="clear" w:color="auto" w:fill="auto"/>
          </w:tcPr>
          <w:p w14:paraId="7465A555" w14:textId="77777777" w:rsidR="006039CE" w:rsidRPr="00B7170D" w:rsidRDefault="006039CE" w:rsidP="00F443C9"/>
        </w:tc>
        <w:tc>
          <w:tcPr>
            <w:tcW w:w="579" w:type="dxa"/>
            <w:shd w:val="clear" w:color="auto" w:fill="F7CAAC" w:themeFill="accent2" w:themeFillTint="66"/>
          </w:tcPr>
          <w:p w14:paraId="7A84B246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4FB82622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669BC62F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010EDF21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3292B79A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419A54C8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C5E0B3" w:themeFill="accent6" w:themeFillTint="66"/>
          </w:tcPr>
          <w:p w14:paraId="58B346B9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auto"/>
          </w:tcPr>
          <w:p w14:paraId="70AD0311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C5E0B3" w:themeFill="accent6" w:themeFillTint="66"/>
          </w:tcPr>
          <w:p w14:paraId="385B978A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C5E0B3" w:themeFill="accent6" w:themeFillTint="66"/>
          </w:tcPr>
          <w:p w14:paraId="2CD1666C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334F8FC9" w14:textId="77777777" w:rsidTr="00F443C9">
        <w:trPr>
          <w:trHeight w:val="163"/>
        </w:trPr>
        <w:tc>
          <w:tcPr>
            <w:tcW w:w="2110" w:type="dxa"/>
            <w:vMerge/>
            <w:shd w:val="clear" w:color="auto" w:fill="auto"/>
          </w:tcPr>
          <w:p w14:paraId="21BB1E5A" w14:textId="77777777" w:rsidR="006039CE" w:rsidRPr="00B7170D" w:rsidRDefault="006039CE" w:rsidP="00F443C9"/>
        </w:tc>
        <w:tc>
          <w:tcPr>
            <w:tcW w:w="579" w:type="dxa"/>
            <w:shd w:val="clear" w:color="auto" w:fill="auto"/>
          </w:tcPr>
          <w:p w14:paraId="22881BDE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5AA1DDD3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0EC7E11D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2513D9DF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059A0CAB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01E4A8A2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C5E0B3" w:themeFill="accent6" w:themeFillTint="66"/>
          </w:tcPr>
          <w:p w14:paraId="3C25FE48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C5E0B3" w:themeFill="accent6" w:themeFillTint="66"/>
          </w:tcPr>
          <w:p w14:paraId="1898E92D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C5E0B3" w:themeFill="accent6" w:themeFillTint="66"/>
          </w:tcPr>
          <w:p w14:paraId="3D3625BC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61527496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628FE323" w14:textId="77777777" w:rsidTr="00F443C9">
        <w:tc>
          <w:tcPr>
            <w:tcW w:w="2110" w:type="dxa"/>
            <w:vMerge/>
            <w:shd w:val="clear" w:color="auto" w:fill="auto"/>
          </w:tcPr>
          <w:p w14:paraId="0E4BDE13" w14:textId="77777777" w:rsidR="006039CE" w:rsidRPr="00B7170D" w:rsidRDefault="006039CE" w:rsidP="00F443C9"/>
        </w:tc>
        <w:tc>
          <w:tcPr>
            <w:tcW w:w="579" w:type="dxa"/>
            <w:shd w:val="clear" w:color="auto" w:fill="auto"/>
          </w:tcPr>
          <w:p w14:paraId="0F934065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1F1A0CBB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45671197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1E1A956A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7CE2C8E3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2341B450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C5E0B3" w:themeFill="accent6" w:themeFillTint="66"/>
          </w:tcPr>
          <w:p w14:paraId="2AAF20AE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auto"/>
          </w:tcPr>
          <w:p w14:paraId="1B856EDB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C5E0B3" w:themeFill="accent6" w:themeFillTint="66"/>
          </w:tcPr>
          <w:p w14:paraId="68FA9183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6FAD3324" w14:textId="77777777" w:rsidR="006039CE" w:rsidRPr="00B7170D" w:rsidRDefault="006039CE" w:rsidP="00F443C9">
            <w:pPr>
              <w:rPr>
                <w:b/>
              </w:rPr>
            </w:pPr>
          </w:p>
        </w:tc>
      </w:tr>
      <w:tr w:rsidR="006039CE" w:rsidRPr="00B7170D" w14:paraId="5098DC67" w14:textId="77777777" w:rsidTr="00F443C9">
        <w:tc>
          <w:tcPr>
            <w:tcW w:w="2110" w:type="dxa"/>
            <w:shd w:val="clear" w:color="auto" w:fill="auto"/>
          </w:tcPr>
          <w:p w14:paraId="4509A7AE" w14:textId="77777777" w:rsidR="006039CE" w:rsidRPr="00B7170D" w:rsidRDefault="006039CE" w:rsidP="00F443C9">
            <w:pPr>
              <w:rPr>
                <w:b/>
              </w:rPr>
            </w:pPr>
            <w:r w:rsidRPr="00B7170D">
              <w:rPr>
                <w:b/>
              </w:rPr>
              <w:t>Meds ICS</w:t>
            </w:r>
          </w:p>
        </w:tc>
        <w:tc>
          <w:tcPr>
            <w:tcW w:w="579" w:type="dxa"/>
            <w:shd w:val="clear" w:color="auto" w:fill="F7CAAC" w:themeFill="accent2" w:themeFillTint="66"/>
          </w:tcPr>
          <w:p w14:paraId="1E72A29E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F7CAAC" w:themeFill="accent2" w:themeFillTint="66"/>
          </w:tcPr>
          <w:p w14:paraId="2ED54A29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478ADAAA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34F38872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F7CAAC" w:themeFill="accent2" w:themeFillTint="66"/>
          </w:tcPr>
          <w:p w14:paraId="7DC64B56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vMerge/>
            <w:shd w:val="clear" w:color="auto" w:fill="E7E6E6" w:themeFill="background2"/>
          </w:tcPr>
          <w:p w14:paraId="3B451ED9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8" w:type="dxa"/>
            <w:shd w:val="clear" w:color="auto" w:fill="auto"/>
          </w:tcPr>
          <w:p w14:paraId="65BD475E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567" w:type="dxa"/>
            <w:shd w:val="clear" w:color="auto" w:fill="C5E0B3" w:themeFill="accent6" w:themeFillTint="66"/>
          </w:tcPr>
          <w:p w14:paraId="2967C781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0D5D57FD" w14:textId="77777777" w:rsidR="006039CE" w:rsidRPr="00B7170D" w:rsidRDefault="006039CE" w:rsidP="00F443C9">
            <w:pPr>
              <w:rPr>
                <w:b/>
              </w:rPr>
            </w:pPr>
          </w:p>
        </w:tc>
        <w:tc>
          <w:tcPr>
            <w:tcW w:w="709" w:type="dxa"/>
            <w:shd w:val="clear" w:color="auto" w:fill="auto"/>
          </w:tcPr>
          <w:p w14:paraId="51053A42" w14:textId="77777777" w:rsidR="006039CE" w:rsidRPr="00B7170D" w:rsidRDefault="006039CE" w:rsidP="00F443C9">
            <w:pPr>
              <w:rPr>
                <w:b/>
              </w:rPr>
            </w:pPr>
          </w:p>
        </w:tc>
      </w:tr>
    </w:tbl>
    <w:p w14:paraId="7E1626D7" w14:textId="77777777" w:rsidR="006039CE" w:rsidRPr="006039CE" w:rsidRDefault="006039CE" w:rsidP="006039CE"/>
    <w:p w14:paraId="2C20DF54" w14:textId="0B481DAE" w:rsidR="006F3096" w:rsidRPr="00B7170D" w:rsidRDefault="00644F89" w:rsidP="00C53BA2">
      <w:pPr>
        <w:rPr>
          <w:rFonts w:ascii="Times New Roman" w:hAnsi="Times New Roman" w:cs="Times New Roman"/>
          <w:b/>
          <w:szCs w:val="24"/>
        </w:rPr>
      </w:pPr>
      <w:r w:rsidRPr="00B7170D">
        <w:rPr>
          <w:rFonts w:ascii="Times New Roman" w:hAnsi="Times New Roman" w:cs="Times New Roman"/>
          <w:szCs w:val="24"/>
        </w:rPr>
        <w:t xml:space="preserve">Note: </w:t>
      </w:r>
      <w:r w:rsidR="00B7170D" w:rsidRPr="00B7170D">
        <w:rPr>
          <w:rFonts w:ascii="Times New Roman" w:hAnsi="Times New Roman" w:cs="Times New Roman"/>
          <w:szCs w:val="24"/>
        </w:rPr>
        <w:t>“</w:t>
      </w:r>
      <w:r w:rsidRPr="00B7170D">
        <w:rPr>
          <w:rFonts w:ascii="Times New Roman" w:hAnsi="Times New Roman" w:cs="Times New Roman"/>
          <w:szCs w:val="24"/>
        </w:rPr>
        <w:t>Fast 1</w:t>
      </w:r>
      <w:r w:rsidR="00B7170D" w:rsidRPr="00B7170D">
        <w:rPr>
          <w:rFonts w:ascii="Times New Roman" w:hAnsi="Times New Roman" w:cs="Times New Roman"/>
          <w:szCs w:val="24"/>
        </w:rPr>
        <w:t>”</w:t>
      </w:r>
      <w:r w:rsidRPr="00B7170D">
        <w:rPr>
          <w:rFonts w:ascii="Times New Roman" w:hAnsi="Times New Roman" w:cs="Times New Roman"/>
          <w:szCs w:val="24"/>
        </w:rPr>
        <w:t xml:space="preserve">: Analysis using fastest quartile of decline as cut off; </w:t>
      </w:r>
      <w:r w:rsidR="00B7170D" w:rsidRPr="00B7170D">
        <w:rPr>
          <w:rFonts w:ascii="Times New Roman" w:hAnsi="Times New Roman" w:cs="Times New Roman"/>
          <w:szCs w:val="24"/>
        </w:rPr>
        <w:t>“</w:t>
      </w:r>
      <w:r w:rsidRPr="00B7170D">
        <w:rPr>
          <w:rFonts w:ascii="Times New Roman" w:hAnsi="Times New Roman" w:cs="Times New Roman"/>
          <w:szCs w:val="24"/>
        </w:rPr>
        <w:t>Fast 2</w:t>
      </w:r>
      <w:r w:rsidR="00B7170D" w:rsidRPr="00B7170D">
        <w:rPr>
          <w:rFonts w:ascii="Times New Roman" w:hAnsi="Times New Roman" w:cs="Times New Roman"/>
          <w:szCs w:val="24"/>
        </w:rPr>
        <w:t>”</w:t>
      </w:r>
      <w:r w:rsidRPr="00B7170D">
        <w:rPr>
          <w:rFonts w:ascii="Times New Roman" w:hAnsi="Times New Roman" w:cs="Times New Roman"/>
          <w:szCs w:val="24"/>
        </w:rPr>
        <w:t xml:space="preserve">: Analysis using median decline as cut off; </w:t>
      </w:r>
      <w:r w:rsidR="00B7170D" w:rsidRPr="00B7170D">
        <w:rPr>
          <w:rFonts w:ascii="Times New Roman" w:hAnsi="Times New Roman" w:cs="Times New Roman"/>
          <w:szCs w:val="24"/>
        </w:rPr>
        <w:t>“</w:t>
      </w:r>
      <w:r w:rsidRPr="00B7170D">
        <w:rPr>
          <w:rFonts w:ascii="Times New Roman" w:hAnsi="Times New Roman" w:cs="Times New Roman"/>
          <w:szCs w:val="24"/>
        </w:rPr>
        <w:t>Fast 3</w:t>
      </w:r>
      <w:r w:rsidR="00B7170D" w:rsidRPr="00B7170D">
        <w:rPr>
          <w:rFonts w:ascii="Times New Roman" w:hAnsi="Times New Roman" w:cs="Times New Roman"/>
          <w:szCs w:val="24"/>
        </w:rPr>
        <w:t>”</w:t>
      </w:r>
      <w:r w:rsidRPr="00B7170D">
        <w:rPr>
          <w:rFonts w:ascii="Times New Roman" w:hAnsi="Times New Roman" w:cs="Times New Roman"/>
          <w:szCs w:val="24"/>
        </w:rPr>
        <w:t>: Analysis using -40ml/year as cut off. Shaded squares indicate significant associations.</w:t>
      </w:r>
    </w:p>
    <w:sectPr w:rsidR="006F3096" w:rsidRPr="00B7170D" w:rsidSect="008E180D">
      <w:footerReference w:type="default" r:id="rId10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80578E6" w14:textId="77777777" w:rsidR="00897331" w:rsidRDefault="00897331" w:rsidP="00836BF3">
      <w:pPr>
        <w:spacing w:after="0" w:line="240" w:lineRule="auto"/>
      </w:pPr>
      <w:r>
        <w:separator/>
      </w:r>
    </w:p>
  </w:endnote>
  <w:endnote w:type="continuationSeparator" w:id="0">
    <w:p w14:paraId="7DBD0A4D" w14:textId="77777777" w:rsidR="00897331" w:rsidRDefault="00897331" w:rsidP="00836BF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140112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7A487F4" w14:textId="77777777" w:rsidR="00897331" w:rsidRDefault="0089733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5E009194" w14:textId="77777777" w:rsidR="00897331" w:rsidRDefault="0089733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60865908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8CF91EA" w14:textId="77777777" w:rsidR="00897331" w:rsidRDefault="0089733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1</w:t>
        </w:r>
        <w:r>
          <w:rPr>
            <w:noProof/>
          </w:rPr>
          <w:fldChar w:fldCharType="end"/>
        </w:r>
      </w:p>
    </w:sdtContent>
  </w:sdt>
  <w:p w14:paraId="7E1DB00C" w14:textId="77777777" w:rsidR="00897331" w:rsidRDefault="0089733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8CD9F63" w14:textId="77777777" w:rsidR="00897331" w:rsidRDefault="00897331" w:rsidP="00836BF3">
      <w:pPr>
        <w:spacing w:after="0" w:line="240" w:lineRule="auto"/>
      </w:pPr>
      <w:r>
        <w:separator/>
      </w:r>
    </w:p>
  </w:footnote>
  <w:footnote w:type="continuationSeparator" w:id="0">
    <w:p w14:paraId="5EA659EB" w14:textId="77777777" w:rsidR="00897331" w:rsidRDefault="00897331" w:rsidP="00836BF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36BF3"/>
    <w:rsid w:val="000055B2"/>
    <w:rsid w:val="0004355C"/>
    <w:rsid w:val="00063E7C"/>
    <w:rsid w:val="0006422D"/>
    <w:rsid w:val="00072038"/>
    <w:rsid w:val="00092DFC"/>
    <w:rsid w:val="000A0E73"/>
    <w:rsid w:val="000A594C"/>
    <w:rsid w:val="000A7D0B"/>
    <w:rsid w:val="000B6128"/>
    <w:rsid w:val="000B7A7B"/>
    <w:rsid w:val="000E159C"/>
    <w:rsid w:val="000F1BF0"/>
    <w:rsid w:val="000F4040"/>
    <w:rsid w:val="0012198F"/>
    <w:rsid w:val="0012624F"/>
    <w:rsid w:val="00132C33"/>
    <w:rsid w:val="001363CD"/>
    <w:rsid w:val="00143636"/>
    <w:rsid w:val="00155A0C"/>
    <w:rsid w:val="00170D85"/>
    <w:rsid w:val="001A358D"/>
    <w:rsid w:val="001A4826"/>
    <w:rsid w:val="001C2570"/>
    <w:rsid w:val="001C39AF"/>
    <w:rsid w:val="001C5F1B"/>
    <w:rsid w:val="001E2834"/>
    <w:rsid w:val="001E6C36"/>
    <w:rsid w:val="002051CF"/>
    <w:rsid w:val="002147D3"/>
    <w:rsid w:val="002205D8"/>
    <w:rsid w:val="00220D8A"/>
    <w:rsid w:val="00230508"/>
    <w:rsid w:val="00240861"/>
    <w:rsid w:val="00243CA9"/>
    <w:rsid w:val="002602EE"/>
    <w:rsid w:val="00266BAF"/>
    <w:rsid w:val="00266D80"/>
    <w:rsid w:val="002877F5"/>
    <w:rsid w:val="00287D40"/>
    <w:rsid w:val="002A07D7"/>
    <w:rsid w:val="002A1788"/>
    <w:rsid w:val="002C055D"/>
    <w:rsid w:val="002C7F22"/>
    <w:rsid w:val="00307CF5"/>
    <w:rsid w:val="00310DC3"/>
    <w:rsid w:val="00336539"/>
    <w:rsid w:val="003475F9"/>
    <w:rsid w:val="0037406A"/>
    <w:rsid w:val="00377302"/>
    <w:rsid w:val="00380519"/>
    <w:rsid w:val="0039139B"/>
    <w:rsid w:val="0039193A"/>
    <w:rsid w:val="00397CF5"/>
    <w:rsid w:val="003B11D6"/>
    <w:rsid w:val="003B5256"/>
    <w:rsid w:val="003B57B9"/>
    <w:rsid w:val="003C740E"/>
    <w:rsid w:val="003E1A45"/>
    <w:rsid w:val="003E2BDD"/>
    <w:rsid w:val="003E44AB"/>
    <w:rsid w:val="003F2DAC"/>
    <w:rsid w:val="004005DF"/>
    <w:rsid w:val="004027C4"/>
    <w:rsid w:val="00422149"/>
    <w:rsid w:val="00441D2F"/>
    <w:rsid w:val="00442645"/>
    <w:rsid w:val="00452849"/>
    <w:rsid w:val="004557B3"/>
    <w:rsid w:val="00457354"/>
    <w:rsid w:val="00457C6A"/>
    <w:rsid w:val="004651B1"/>
    <w:rsid w:val="00466ED4"/>
    <w:rsid w:val="00485FF0"/>
    <w:rsid w:val="004923CB"/>
    <w:rsid w:val="00495086"/>
    <w:rsid w:val="004A4CB5"/>
    <w:rsid w:val="004A6625"/>
    <w:rsid w:val="004C0378"/>
    <w:rsid w:val="004D0AEA"/>
    <w:rsid w:val="004D270C"/>
    <w:rsid w:val="004D4CA2"/>
    <w:rsid w:val="004E0CE1"/>
    <w:rsid w:val="00505046"/>
    <w:rsid w:val="00515093"/>
    <w:rsid w:val="005223A1"/>
    <w:rsid w:val="00523CEB"/>
    <w:rsid w:val="00530A6E"/>
    <w:rsid w:val="005378AF"/>
    <w:rsid w:val="00572106"/>
    <w:rsid w:val="005834BC"/>
    <w:rsid w:val="00583A4D"/>
    <w:rsid w:val="0059055F"/>
    <w:rsid w:val="005B584F"/>
    <w:rsid w:val="005C77C0"/>
    <w:rsid w:val="005D0B03"/>
    <w:rsid w:val="005D0FFF"/>
    <w:rsid w:val="005D67CB"/>
    <w:rsid w:val="005E4523"/>
    <w:rsid w:val="005F0052"/>
    <w:rsid w:val="005F08F3"/>
    <w:rsid w:val="005F0DA2"/>
    <w:rsid w:val="006039CE"/>
    <w:rsid w:val="006118AF"/>
    <w:rsid w:val="00612472"/>
    <w:rsid w:val="00627FD4"/>
    <w:rsid w:val="00630601"/>
    <w:rsid w:val="006348B0"/>
    <w:rsid w:val="00636998"/>
    <w:rsid w:val="00637BE0"/>
    <w:rsid w:val="00644F89"/>
    <w:rsid w:val="0064766A"/>
    <w:rsid w:val="00660611"/>
    <w:rsid w:val="0066787F"/>
    <w:rsid w:val="00686EE3"/>
    <w:rsid w:val="0068725B"/>
    <w:rsid w:val="006922F6"/>
    <w:rsid w:val="006A4906"/>
    <w:rsid w:val="006A7CA4"/>
    <w:rsid w:val="006B7E1A"/>
    <w:rsid w:val="006E0E49"/>
    <w:rsid w:val="006F3096"/>
    <w:rsid w:val="006F4533"/>
    <w:rsid w:val="006F62F2"/>
    <w:rsid w:val="00707CAD"/>
    <w:rsid w:val="007153DC"/>
    <w:rsid w:val="0071556A"/>
    <w:rsid w:val="00724A15"/>
    <w:rsid w:val="00786BEB"/>
    <w:rsid w:val="00794D51"/>
    <w:rsid w:val="007A0DE3"/>
    <w:rsid w:val="007A46E5"/>
    <w:rsid w:val="007B40B0"/>
    <w:rsid w:val="007B53CD"/>
    <w:rsid w:val="007D1A56"/>
    <w:rsid w:val="007D25A7"/>
    <w:rsid w:val="007F446D"/>
    <w:rsid w:val="0080516D"/>
    <w:rsid w:val="008064C4"/>
    <w:rsid w:val="0081040F"/>
    <w:rsid w:val="00811D53"/>
    <w:rsid w:val="00836BF3"/>
    <w:rsid w:val="00852B01"/>
    <w:rsid w:val="00853256"/>
    <w:rsid w:val="008556B1"/>
    <w:rsid w:val="00860790"/>
    <w:rsid w:val="008666A1"/>
    <w:rsid w:val="00872794"/>
    <w:rsid w:val="00881299"/>
    <w:rsid w:val="00882139"/>
    <w:rsid w:val="00891BF6"/>
    <w:rsid w:val="00897331"/>
    <w:rsid w:val="008A2724"/>
    <w:rsid w:val="008A5843"/>
    <w:rsid w:val="008B2F63"/>
    <w:rsid w:val="008B38BC"/>
    <w:rsid w:val="008B75C4"/>
    <w:rsid w:val="008D1D31"/>
    <w:rsid w:val="008D23D5"/>
    <w:rsid w:val="008E180D"/>
    <w:rsid w:val="008E6DC2"/>
    <w:rsid w:val="009137C0"/>
    <w:rsid w:val="0091645C"/>
    <w:rsid w:val="00926E25"/>
    <w:rsid w:val="0093016D"/>
    <w:rsid w:val="00945911"/>
    <w:rsid w:val="0094732A"/>
    <w:rsid w:val="00954A9E"/>
    <w:rsid w:val="00955A42"/>
    <w:rsid w:val="00963C0E"/>
    <w:rsid w:val="00990454"/>
    <w:rsid w:val="00996660"/>
    <w:rsid w:val="0099750C"/>
    <w:rsid w:val="009A3FD0"/>
    <w:rsid w:val="009B50DE"/>
    <w:rsid w:val="009B53CC"/>
    <w:rsid w:val="009C3E5D"/>
    <w:rsid w:val="009D294D"/>
    <w:rsid w:val="009D5CED"/>
    <w:rsid w:val="009F79F7"/>
    <w:rsid w:val="00A1246A"/>
    <w:rsid w:val="00A13DA4"/>
    <w:rsid w:val="00A1547C"/>
    <w:rsid w:val="00A20008"/>
    <w:rsid w:val="00A225DF"/>
    <w:rsid w:val="00A3307A"/>
    <w:rsid w:val="00A64C78"/>
    <w:rsid w:val="00A6644D"/>
    <w:rsid w:val="00A713BB"/>
    <w:rsid w:val="00A76822"/>
    <w:rsid w:val="00A809B3"/>
    <w:rsid w:val="00A8364E"/>
    <w:rsid w:val="00A93233"/>
    <w:rsid w:val="00AB088C"/>
    <w:rsid w:val="00AB0A3C"/>
    <w:rsid w:val="00AB2642"/>
    <w:rsid w:val="00AB5F0B"/>
    <w:rsid w:val="00AD0B43"/>
    <w:rsid w:val="00AD1B39"/>
    <w:rsid w:val="00AD7ACB"/>
    <w:rsid w:val="00AE1DC1"/>
    <w:rsid w:val="00AE52FB"/>
    <w:rsid w:val="00AF4122"/>
    <w:rsid w:val="00B021D2"/>
    <w:rsid w:val="00B05D9B"/>
    <w:rsid w:val="00B16DC8"/>
    <w:rsid w:val="00B17775"/>
    <w:rsid w:val="00B17C6D"/>
    <w:rsid w:val="00B223E3"/>
    <w:rsid w:val="00B50335"/>
    <w:rsid w:val="00B7170D"/>
    <w:rsid w:val="00BB14D5"/>
    <w:rsid w:val="00BC6845"/>
    <w:rsid w:val="00BC6CF7"/>
    <w:rsid w:val="00BD2385"/>
    <w:rsid w:val="00BE7D01"/>
    <w:rsid w:val="00BF458D"/>
    <w:rsid w:val="00C03DAB"/>
    <w:rsid w:val="00C45BA3"/>
    <w:rsid w:val="00C5259F"/>
    <w:rsid w:val="00C53BA2"/>
    <w:rsid w:val="00C571AB"/>
    <w:rsid w:val="00C6087D"/>
    <w:rsid w:val="00C71BF1"/>
    <w:rsid w:val="00C834F3"/>
    <w:rsid w:val="00C863CB"/>
    <w:rsid w:val="00C86453"/>
    <w:rsid w:val="00CB2F18"/>
    <w:rsid w:val="00CC54E5"/>
    <w:rsid w:val="00CC584A"/>
    <w:rsid w:val="00CD095C"/>
    <w:rsid w:val="00CD179B"/>
    <w:rsid w:val="00CE5EAD"/>
    <w:rsid w:val="00D014E0"/>
    <w:rsid w:val="00D06C20"/>
    <w:rsid w:val="00D37A14"/>
    <w:rsid w:val="00D41629"/>
    <w:rsid w:val="00D764B9"/>
    <w:rsid w:val="00D860F1"/>
    <w:rsid w:val="00D9004C"/>
    <w:rsid w:val="00DA4D87"/>
    <w:rsid w:val="00DA544B"/>
    <w:rsid w:val="00DB7A3D"/>
    <w:rsid w:val="00DC6D1A"/>
    <w:rsid w:val="00DE09C1"/>
    <w:rsid w:val="00DE2B3A"/>
    <w:rsid w:val="00DF7CFB"/>
    <w:rsid w:val="00E322C5"/>
    <w:rsid w:val="00E3639D"/>
    <w:rsid w:val="00E602F4"/>
    <w:rsid w:val="00E7142F"/>
    <w:rsid w:val="00E72FA3"/>
    <w:rsid w:val="00EA0CAB"/>
    <w:rsid w:val="00EA2B4D"/>
    <w:rsid w:val="00EB39B1"/>
    <w:rsid w:val="00EC2EBD"/>
    <w:rsid w:val="00EF5DE9"/>
    <w:rsid w:val="00F001B3"/>
    <w:rsid w:val="00F0197D"/>
    <w:rsid w:val="00F02056"/>
    <w:rsid w:val="00F070E8"/>
    <w:rsid w:val="00F16388"/>
    <w:rsid w:val="00F33765"/>
    <w:rsid w:val="00F3502B"/>
    <w:rsid w:val="00F37818"/>
    <w:rsid w:val="00F423DF"/>
    <w:rsid w:val="00F443C9"/>
    <w:rsid w:val="00F469E9"/>
    <w:rsid w:val="00F63E5B"/>
    <w:rsid w:val="00F63F29"/>
    <w:rsid w:val="00F8462B"/>
    <w:rsid w:val="00F86492"/>
    <w:rsid w:val="00FA0B76"/>
    <w:rsid w:val="00FA172B"/>
    <w:rsid w:val="00FA430C"/>
    <w:rsid w:val="00FB2BF8"/>
    <w:rsid w:val="00FB5CF7"/>
    <w:rsid w:val="00FD632E"/>
    <w:rsid w:val="00FE2A7F"/>
    <w:rsid w:val="00FE412F"/>
    <w:rsid w:val="00FF336C"/>
    <w:rsid w:val="00FF4C3D"/>
    <w:rsid w:val="00FF6F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9F60601"/>
  <w15:chartTrackingRefBased/>
  <w15:docId w15:val="{6E6DA2C2-568D-46FB-9F52-3A24BEBB68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63F2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36BF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F63F29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F63F29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F63F29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F63F29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55A0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5A0C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AB5F0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B5F0B"/>
  </w:style>
  <w:style w:type="paragraph" w:styleId="Footer">
    <w:name w:val="footer"/>
    <w:basedOn w:val="Normal"/>
    <w:link w:val="FooterChar"/>
    <w:uiPriority w:val="99"/>
    <w:unhideWhenUsed/>
    <w:rsid w:val="00AB5F0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B5F0B"/>
  </w:style>
  <w:style w:type="table" w:customStyle="1" w:styleId="TableGrid1">
    <w:name w:val="Table Grid1"/>
    <w:basedOn w:val="TableNormal"/>
    <w:next w:val="TableGrid"/>
    <w:uiPriority w:val="39"/>
    <w:rsid w:val="00C53BA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8A272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A272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A272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A272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A2724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2.xml"/><Relationship Id="rId3" Type="http://schemas.openxmlformats.org/officeDocument/2006/relationships/settings" Target="settings.xml"/><Relationship Id="rId7" Type="http://schemas.openxmlformats.org/officeDocument/2006/relationships/chart" Target="charts/chart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Book1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Book1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GB"/>
              <a:t>Total number of </a:t>
            </a:r>
            <a:r>
              <a:rPr lang="en-GB" baseline="0"/>
              <a:t>FEV1 measurements  identified over patient follow-up </a:t>
            </a:r>
            <a:endParaRPr lang="en-GB"/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numRef>
              <c:f>Sheet1!$B$1:$B$41</c:f>
              <c:numCache>
                <c:formatCode>General</c:formatCode>
                <c:ptCount val="41"/>
                <c:pt idx="0">
                  <c:v>2</c:v>
                </c:pt>
                <c:pt idx="1">
                  <c:v>3</c:v>
                </c:pt>
                <c:pt idx="2">
                  <c:v>4</c:v>
                </c:pt>
                <c:pt idx="3">
                  <c:v>5</c:v>
                </c:pt>
                <c:pt idx="4">
                  <c:v>6</c:v>
                </c:pt>
                <c:pt idx="5">
                  <c:v>7</c:v>
                </c:pt>
                <c:pt idx="6">
                  <c:v>8</c:v>
                </c:pt>
                <c:pt idx="7">
                  <c:v>9</c:v>
                </c:pt>
                <c:pt idx="8">
                  <c:v>10</c:v>
                </c:pt>
                <c:pt idx="9">
                  <c:v>11</c:v>
                </c:pt>
                <c:pt idx="10">
                  <c:v>12</c:v>
                </c:pt>
                <c:pt idx="11">
                  <c:v>13</c:v>
                </c:pt>
                <c:pt idx="12">
                  <c:v>14</c:v>
                </c:pt>
                <c:pt idx="13">
                  <c:v>15</c:v>
                </c:pt>
                <c:pt idx="14">
                  <c:v>16</c:v>
                </c:pt>
                <c:pt idx="15">
                  <c:v>17</c:v>
                </c:pt>
                <c:pt idx="16">
                  <c:v>18</c:v>
                </c:pt>
                <c:pt idx="17">
                  <c:v>19</c:v>
                </c:pt>
                <c:pt idx="18">
                  <c:v>20</c:v>
                </c:pt>
                <c:pt idx="19">
                  <c:v>21</c:v>
                </c:pt>
                <c:pt idx="20">
                  <c:v>22</c:v>
                </c:pt>
                <c:pt idx="21">
                  <c:v>23</c:v>
                </c:pt>
                <c:pt idx="22">
                  <c:v>24</c:v>
                </c:pt>
                <c:pt idx="23">
                  <c:v>25</c:v>
                </c:pt>
                <c:pt idx="24">
                  <c:v>26</c:v>
                </c:pt>
                <c:pt idx="25">
                  <c:v>27</c:v>
                </c:pt>
                <c:pt idx="26">
                  <c:v>28</c:v>
                </c:pt>
                <c:pt idx="27">
                  <c:v>29</c:v>
                </c:pt>
                <c:pt idx="28">
                  <c:v>30</c:v>
                </c:pt>
                <c:pt idx="29">
                  <c:v>31</c:v>
                </c:pt>
                <c:pt idx="30">
                  <c:v>32</c:v>
                </c:pt>
                <c:pt idx="31">
                  <c:v>33</c:v>
                </c:pt>
                <c:pt idx="32">
                  <c:v>36</c:v>
                </c:pt>
                <c:pt idx="33">
                  <c:v>39</c:v>
                </c:pt>
                <c:pt idx="34">
                  <c:v>40</c:v>
                </c:pt>
                <c:pt idx="35">
                  <c:v>41</c:v>
                </c:pt>
                <c:pt idx="36">
                  <c:v>42</c:v>
                </c:pt>
                <c:pt idx="37">
                  <c:v>44</c:v>
                </c:pt>
                <c:pt idx="38">
                  <c:v>46</c:v>
                </c:pt>
                <c:pt idx="39">
                  <c:v>49</c:v>
                </c:pt>
                <c:pt idx="40">
                  <c:v>55</c:v>
                </c:pt>
              </c:numCache>
            </c:numRef>
          </c:cat>
          <c:val>
            <c:numRef>
              <c:f>Sheet1!$C$1:$C$41</c:f>
              <c:numCache>
                <c:formatCode>#,##0</c:formatCode>
                <c:ptCount val="41"/>
                <c:pt idx="0">
                  <c:v>29124</c:v>
                </c:pt>
                <c:pt idx="1">
                  <c:v>40344</c:v>
                </c:pt>
                <c:pt idx="2">
                  <c:v>43400</c:v>
                </c:pt>
                <c:pt idx="3">
                  <c:v>43415</c:v>
                </c:pt>
                <c:pt idx="4">
                  <c:v>41010</c:v>
                </c:pt>
                <c:pt idx="5">
                  <c:v>37317</c:v>
                </c:pt>
                <c:pt idx="6">
                  <c:v>31456</c:v>
                </c:pt>
                <c:pt idx="7">
                  <c:v>25533</c:v>
                </c:pt>
                <c:pt idx="8">
                  <c:v>20490</c:v>
                </c:pt>
                <c:pt idx="9">
                  <c:v>15356</c:v>
                </c:pt>
                <c:pt idx="10">
                  <c:v>11340</c:v>
                </c:pt>
                <c:pt idx="11">
                  <c:v>8060</c:v>
                </c:pt>
                <c:pt idx="12">
                  <c:v>5208</c:v>
                </c:pt>
                <c:pt idx="13">
                  <c:v>3900</c:v>
                </c:pt>
                <c:pt idx="14">
                  <c:v>2352</c:v>
                </c:pt>
                <c:pt idx="15">
                  <c:v>1955</c:v>
                </c:pt>
                <c:pt idx="16">
                  <c:v>1746</c:v>
                </c:pt>
                <c:pt idx="17" formatCode="General">
                  <c:v>969</c:v>
                </c:pt>
                <c:pt idx="18" formatCode="General">
                  <c:v>720</c:v>
                </c:pt>
                <c:pt idx="19" formatCode="General">
                  <c:v>630</c:v>
                </c:pt>
                <c:pt idx="20" formatCode="General">
                  <c:v>462</c:v>
                </c:pt>
                <c:pt idx="21" formatCode="General">
                  <c:v>414</c:v>
                </c:pt>
                <c:pt idx="22" formatCode="General">
                  <c:v>312</c:v>
                </c:pt>
                <c:pt idx="23" formatCode="General">
                  <c:v>75</c:v>
                </c:pt>
                <c:pt idx="24" formatCode="General">
                  <c:v>78</c:v>
                </c:pt>
                <c:pt idx="25" formatCode="General">
                  <c:v>135</c:v>
                </c:pt>
                <c:pt idx="26" formatCode="General">
                  <c:v>140</c:v>
                </c:pt>
                <c:pt idx="27" formatCode="General">
                  <c:v>58</c:v>
                </c:pt>
                <c:pt idx="28" formatCode="General">
                  <c:v>90</c:v>
                </c:pt>
                <c:pt idx="29" formatCode="General">
                  <c:v>62</c:v>
                </c:pt>
                <c:pt idx="30" formatCode="General">
                  <c:v>32</c:v>
                </c:pt>
                <c:pt idx="31" formatCode="General">
                  <c:v>33</c:v>
                </c:pt>
                <c:pt idx="32" formatCode="General">
                  <c:v>36</c:v>
                </c:pt>
                <c:pt idx="33" formatCode="General">
                  <c:v>78</c:v>
                </c:pt>
                <c:pt idx="34" formatCode="General">
                  <c:v>40</c:v>
                </c:pt>
                <c:pt idx="35" formatCode="General">
                  <c:v>41</c:v>
                </c:pt>
                <c:pt idx="36" formatCode="General">
                  <c:v>42</c:v>
                </c:pt>
                <c:pt idx="37" formatCode="General">
                  <c:v>44</c:v>
                </c:pt>
                <c:pt idx="38" formatCode="General">
                  <c:v>46</c:v>
                </c:pt>
                <c:pt idx="39" formatCode="General">
                  <c:v>49</c:v>
                </c:pt>
                <c:pt idx="40" formatCode="General">
                  <c:v>5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57DF-4389-B4C1-210FC3DEE0E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420379280"/>
        <c:axId val="420380592"/>
      </c:barChart>
      <c:catAx>
        <c:axId val="420379280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Total</a:t>
                </a:r>
                <a:r>
                  <a:rPr lang="en-US" baseline="0"/>
                  <a:t> n</a:t>
                </a:r>
                <a:r>
                  <a:rPr lang="en-US"/>
                  <a:t>umber of FEV1 measurements over follow-up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20380592"/>
        <c:crosses val="autoZero"/>
        <c:auto val="1"/>
        <c:lblAlgn val="ctr"/>
        <c:lblOffset val="100"/>
        <c:noMultiLvlLbl val="0"/>
      </c:catAx>
      <c:valAx>
        <c:axId val="42038059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Patient frequency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#,##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20379280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GB"/>
              <a:t>Total number of FVC measurements identified over patient follow-up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numRef>
              <c:f>Sheet2!$B$1:$B$33</c:f>
              <c:numCache>
                <c:formatCode>General</c:formatCode>
                <c:ptCount val="33"/>
                <c:pt idx="0">
                  <c:v>2</c:v>
                </c:pt>
                <c:pt idx="1">
                  <c:v>3</c:v>
                </c:pt>
                <c:pt idx="2">
                  <c:v>4</c:v>
                </c:pt>
                <c:pt idx="3">
                  <c:v>5</c:v>
                </c:pt>
                <c:pt idx="4">
                  <c:v>6</c:v>
                </c:pt>
                <c:pt idx="5">
                  <c:v>7</c:v>
                </c:pt>
                <c:pt idx="6">
                  <c:v>8</c:v>
                </c:pt>
                <c:pt idx="7">
                  <c:v>9</c:v>
                </c:pt>
                <c:pt idx="8">
                  <c:v>10</c:v>
                </c:pt>
                <c:pt idx="9">
                  <c:v>11</c:v>
                </c:pt>
                <c:pt idx="10">
                  <c:v>12</c:v>
                </c:pt>
                <c:pt idx="11">
                  <c:v>13</c:v>
                </c:pt>
                <c:pt idx="12">
                  <c:v>14</c:v>
                </c:pt>
                <c:pt idx="13">
                  <c:v>15</c:v>
                </c:pt>
                <c:pt idx="14">
                  <c:v>16</c:v>
                </c:pt>
                <c:pt idx="15">
                  <c:v>17</c:v>
                </c:pt>
                <c:pt idx="16">
                  <c:v>18</c:v>
                </c:pt>
                <c:pt idx="17">
                  <c:v>19</c:v>
                </c:pt>
                <c:pt idx="18">
                  <c:v>20</c:v>
                </c:pt>
                <c:pt idx="19">
                  <c:v>21</c:v>
                </c:pt>
                <c:pt idx="20">
                  <c:v>22</c:v>
                </c:pt>
                <c:pt idx="21">
                  <c:v>23</c:v>
                </c:pt>
                <c:pt idx="22">
                  <c:v>24</c:v>
                </c:pt>
                <c:pt idx="23">
                  <c:v>26</c:v>
                </c:pt>
                <c:pt idx="24">
                  <c:v>27</c:v>
                </c:pt>
                <c:pt idx="25">
                  <c:v>28</c:v>
                </c:pt>
                <c:pt idx="26">
                  <c:v>30</c:v>
                </c:pt>
                <c:pt idx="27">
                  <c:v>31</c:v>
                </c:pt>
                <c:pt idx="28">
                  <c:v>32</c:v>
                </c:pt>
                <c:pt idx="29">
                  <c:v>35</c:v>
                </c:pt>
                <c:pt idx="30">
                  <c:v>39</c:v>
                </c:pt>
                <c:pt idx="31">
                  <c:v>42</c:v>
                </c:pt>
                <c:pt idx="32">
                  <c:v>45</c:v>
                </c:pt>
              </c:numCache>
            </c:numRef>
          </c:cat>
          <c:val>
            <c:numRef>
              <c:f>Sheet2!$C$1:$C$33</c:f>
              <c:numCache>
                <c:formatCode>#,##0</c:formatCode>
                <c:ptCount val="33"/>
                <c:pt idx="0">
                  <c:v>28636</c:v>
                </c:pt>
                <c:pt idx="1">
                  <c:v>33045</c:v>
                </c:pt>
                <c:pt idx="2">
                  <c:v>31316</c:v>
                </c:pt>
                <c:pt idx="3">
                  <c:v>27650</c:v>
                </c:pt>
                <c:pt idx="4">
                  <c:v>23820</c:v>
                </c:pt>
                <c:pt idx="5">
                  <c:v>18816</c:v>
                </c:pt>
                <c:pt idx="6">
                  <c:v>14888</c:v>
                </c:pt>
                <c:pt idx="7">
                  <c:v>10908</c:v>
                </c:pt>
                <c:pt idx="8">
                  <c:v>7650</c:v>
                </c:pt>
                <c:pt idx="9">
                  <c:v>5775</c:v>
                </c:pt>
                <c:pt idx="10">
                  <c:v>4020</c:v>
                </c:pt>
                <c:pt idx="11">
                  <c:v>2483</c:v>
                </c:pt>
                <c:pt idx="12">
                  <c:v>1820</c:v>
                </c:pt>
                <c:pt idx="13">
                  <c:v>1350</c:v>
                </c:pt>
                <c:pt idx="14" formatCode="General">
                  <c:v>768</c:v>
                </c:pt>
                <c:pt idx="15" formatCode="General">
                  <c:v>612</c:v>
                </c:pt>
                <c:pt idx="16" formatCode="General">
                  <c:v>522</c:v>
                </c:pt>
                <c:pt idx="17" formatCode="General">
                  <c:v>342</c:v>
                </c:pt>
                <c:pt idx="18" formatCode="General">
                  <c:v>320</c:v>
                </c:pt>
                <c:pt idx="19" formatCode="General">
                  <c:v>252</c:v>
                </c:pt>
                <c:pt idx="20" formatCode="General">
                  <c:v>154</c:v>
                </c:pt>
                <c:pt idx="21" formatCode="General">
                  <c:v>161</c:v>
                </c:pt>
                <c:pt idx="22" formatCode="General">
                  <c:v>120</c:v>
                </c:pt>
                <c:pt idx="23" formatCode="General">
                  <c:v>26</c:v>
                </c:pt>
                <c:pt idx="24" formatCode="General">
                  <c:v>27</c:v>
                </c:pt>
                <c:pt idx="25" formatCode="General">
                  <c:v>84</c:v>
                </c:pt>
                <c:pt idx="26" formatCode="General">
                  <c:v>30</c:v>
                </c:pt>
                <c:pt idx="27" formatCode="General">
                  <c:v>31</c:v>
                </c:pt>
                <c:pt idx="28" formatCode="General">
                  <c:v>32</c:v>
                </c:pt>
                <c:pt idx="29" formatCode="General">
                  <c:v>35</c:v>
                </c:pt>
                <c:pt idx="30" formatCode="General">
                  <c:v>39</c:v>
                </c:pt>
                <c:pt idx="31" formatCode="General">
                  <c:v>42</c:v>
                </c:pt>
                <c:pt idx="32" formatCode="General">
                  <c:v>4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67FF-4CE9-BEAD-AAC1E384CF4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416032392"/>
        <c:axId val="416033048"/>
      </c:barChart>
      <c:catAx>
        <c:axId val="416032392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Total number of FVC measurements over follow-up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16033048"/>
        <c:crosses val="autoZero"/>
        <c:auto val="1"/>
        <c:lblAlgn val="ctr"/>
        <c:lblOffset val="100"/>
        <c:noMultiLvlLbl val="0"/>
      </c:catAx>
      <c:valAx>
        <c:axId val="416033048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Patient frequency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#,##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16032392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6495006-F849-4E84-9FD3-EF83B737F7B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83</TotalTime>
  <Pages>11</Pages>
  <Words>3316</Words>
  <Characters>18903</Characters>
  <Application>Microsoft Office Word</Application>
  <DocSecurity>0</DocSecurity>
  <Lines>157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mperial College London</Company>
  <LinksUpToDate>false</LinksUpToDate>
  <CharactersWithSpaces>221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hittaker, Hannah R</dc:creator>
  <cp:keywords/>
  <dc:description/>
  <cp:lastModifiedBy>Whittaker, Hannah R</cp:lastModifiedBy>
  <cp:revision>34</cp:revision>
  <cp:lastPrinted>2019-10-29T11:11:00Z</cp:lastPrinted>
  <dcterms:created xsi:type="dcterms:W3CDTF">2019-11-12T14:26:00Z</dcterms:created>
  <dcterms:modified xsi:type="dcterms:W3CDTF">2020-10-23T16:06:00Z</dcterms:modified>
</cp:coreProperties>
</file>